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9DA0B" w14:textId="3F9B9A0F" w:rsidR="005654D2" w:rsidRDefault="005654D2" w:rsidP="005654D2">
      <w:pPr>
        <w:widowControl w:val="0"/>
        <w:autoSpaceDE w:val="0"/>
        <w:autoSpaceDN w:val="0"/>
        <w:adjustRightInd w:val="0"/>
        <w:spacing w:line="360" w:lineRule="auto"/>
        <w:ind w:left="480" w:hanging="480"/>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DAFTAR PUSTAKA</w:t>
      </w:r>
    </w:p>
    <w:p w14:paraId="07C73D4B"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E661C2">
        <w:rPr>
          <w:rFonts w:ascii="Times New Roman" w:hAnsi="Times New Roman" w:cs="Times New Roman"/>
          <w:noProof/>
          <w:sz w:val="24"/>
          <w:szCs w:val="24"/>
        </w:rPr>
        <w:t xml:space="preserve">Adi K. Larenggam, Kawatu, P. A. T., &amp; Adam, H. (2018). Hubungan Antara Posisi Kerja Dengan Keluhan Mukuloskeletal Pada Nelayan Di Desa Alo Utara Kecamatan Rainis Kabupaten Kepulauan Talaud. </w:t>
      </w:r>
      <w:r w:rsidRPr="00E661C2">
        <w:rPr>
          <w:rFonts w:ascii="Times New Roman" w:hAnsi="Times New Roman" w:cs="Times New Roman"/>
          <w:i/>
          <w:iCs/>
          <w:noProof/>
          <w:sz w:val="24"/>
          <w:szCs w:val="24"/>
        </w:rPr>
        <w:t>Kesmas</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7</w:t>
      </w:r>
      <w:r w:rsidRPr="00E661C2">
        <w:rPr>
          <w:rFonts w:ascii="Times New Roman" w:hAnsi="Times New Roman" w:cs="Times New Roman"/>
          <w:noProof/>
          <w:sz w:val="24"/>
          <w:szCs w:val="24"/>
        </w:rPr>
        <w:t>(4).</w:t>
      </w:r>
    </w:p>
    <w:p w14:paraId="0187275D"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Ahmad Afandy, &amp; Asep Endih Nurhidayat. (2022). Pengukuran risiko musculoskeletal disorders pada kegiatan manual material handling menggunakan metode SOFI dan OWAS di PT. XYZ. </w:t>
      </w:r>
      <w:r w:rsidRPr="00E661C2">
        <w:rPr>
          <w:rFonts w:ascii="Times New Roman" w:hAnsi="Times New Roman" w:cs="Times New Roman"/>
          <w:i/>
          <w:iCs/>
          <w:noProof/>
          <w:sz w:val="24"/>
          <w:szCs w:val="24"/>
        </w:rPr>
        <w:t>JENIUS : Jurnal Terapan Teknik 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3</w:t>
      </w:r>
      <w:r w:rsidRPr="00E661C2">
        <w:rPr>
          <w:rFonts w:ascii="Times New Roman" w:hAnsi="Times New Roman" w:cs="Times New Roman"/>
          <w:noProof/>
          <w:sz w:val="24"/>
          <w:szCs w:val="24"/>
        </w:rPr>
        <w:t>(2), 90–102. https://doi.org/10.37373/jenius.v3i2.306</w:t>
      </w:r>
    </w:p>
    <w:p w14:paraId="38FDC858"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Aprianto, B., Hidayatulloh, A. F., Zuchri, F. N., Seviana, I., &amp; Amalia, R. (2021). FAKTOR RISIKO PENYEBAB MUSCULOSKELETAL DISORDERS (MSDs) PADA PEKERJA: A SYSTEMATIC REVIEW. </w:t>
      </w:r>
      <w:r w:rsidRPr="00E661C2">
        <w:rPr>
          <w:rFonts w:ascii="Times New Roman" w:hAnsi="Times New Roman" w:cs="Times New Roman"/>
          <w:i/>
          <w:iCs/>
          <w:noProof/>
          <w:sz w:val="24"/>
          <w:szCs w:val="24"/>
        </w:rPr>
        <w:t>Jurnal Kesehatan Tambusa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2</w:t>
      </w:r>
      <w:r w:rsidRPr="00E661C2">
        <w:rPr>
          <w:rFonts w:ascii="Times New Roman" w:hAnsi="Times New Roman" w:cs="Times New Roman"/>
          <w:noProof/>
          <w:sz w:val="24"/>
          <w:szCs w:val="24"/>
        </w:rPr>
        <w:t>(2), 16–25. https://doi.org/10.31004/jkt.v2i2.1767</w:t>
      </w:r>
    </w:p>
    <w:p w14:paraId="7AFB9C3A"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Bahureksa, R. B. S. (2022). Perencanaan Sistem Kerja Pada Lini Produksi PT. XWZ Menggunakan Macro Ergonomic and Design Untuk Meningkatkan Produktivitas. </w:t>
      </w:r>
      <w:r w:rsidRPr="00E661C2">
        <w:rPr>
          <w:rFonts w:ascii="Times New Roman" w:hAnsi="Times New Roman" w:cs="Times New Roman"/>
          <w:i/>
          <w:iCs/>
          <w:noProof/>
          <w:sz w:val="24"/>
          <w:szCs w:val="24"/>
        </w:rPr>
        <w:t>Skripsi</w:t>
      </w:r>
      <w:r w:rsidRPr="00E661C2">
        <w:rPr>
          <w:rFonts w:ascii="Times New Roman" w:hAnsi="Times New Roman" w:cs="Times New Roman"/>
          <w:noProof/>
          <w:sz w:val="24"/>
          <w:szCs w:val="24"/>
        </w:rPr>
        <w:t>.</w:t>
      </w:r>
    </w:p>
    <w:p w14:paraId="21A55495"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Bintang, A. N., &amp; Dewi, S. K. (2017). Analisa Postur Kerja Menggunakan Metode OWAS dan RULA. </w:t>
      </w:r>
      <w:r w:rsidRPr="00E661C2">
        <w:rPr>
          <w:rFonts w:ascii="Times New Roman" w:hAnsi="Times New Roman" w:cs="Times New Roman"/>
          <w:i/>
          <w:iCs/>
          <w:noProof/>
          <w:sz w:val="24"/>
          <w:szCs w:val="24"/>
        </w:rPr>
        <w:t>Jurnal Teknik 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8</w:t>
      </w:r>
      <w:r w:rsidRPr="00E661C2">
        <w:rPr>
          <w:rFonts w:ascii="Times New Roman" w:hAnsi="Times New Roman" w:cs="Times New Roman"/>
          <w:noProof/>
          <w:sz w:val="24"/>
          <w:szCs w:val="24"/>
        </w:rPr>
        <w:t>(1), 43–54. https://doi.org/10.22219/jtiumm.vol18.no1.43-54</w:t>
      </w:r>
    </w:p>
    <w:p w14:paraId="5EAAA72D"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Bukhori, E. (2010). Hubungan Faktor Risiko Pekerjaan Dengan Terjadinya Keluhan Musculoskeletal Disorders (MSDs) Pada Tukang Angkut Beban Penambang Emas Di Kecamatan Cilograng Kabupaten Lebak Tahun 2010. </w:t>
      </w:r>
      <w:r w:rsidRPr="00E661C2">
        <w:rPr>
          <w:rFonts w:ascii="Times New Roman" w:hAnsi="Times New Roman" w:cs="Times New Roman"/>
          <w:i/>
          <w:iCs/>
          <w:noProof/>
          <w:sz w:val="24"/>
          <w:szCs w:val="24"/>
        </w:rPr>
        <w:t>HUBUNGAN FAKTOR RISIKO PEKERJAAN DENGAN TERJADINYA KELUHAN MUSCULOSKELETAL DISORDERS (MSDs) PADA TUKANG ANGKUT BEBAN PENAMBANG EMAS DI KECAMATAN CILOGRANG KABUPATEN LEBAK TAHUN 2010</w:t>
      </w:r>
      <w:r w:rsidRPr="00E661C2">
        <w:rPr>
          <w:rFonts w:ascii="Times New Roman" w:hAnsi="Times New Roman" w:cs="Times New Roman"/>
          <w:noProof/>
          <w:sz w:val="24"/>
          <w:szCs w:val="24"/>
        </w:rPr>
        <w:t>, 1–93.</w:t>
      </w:r>
    </w:p>
    <w:p w14:paraId="53DC5B63"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Dewangan, C. P., &amp; Singh, A. K. (2015). Ergonomic Study and Design of the Pulpit of a Wire Rod Mill at an Integrated Steel Plant. </w:t>
      </w:r>
      <w:r w:rsidRPr="00E661C2">
        <w:rPr>
          <w:rFonts w:ascii="Times New Roman" w:hAnsi="Times New Roman" w:cs="Times New Roman"/>
          <w:i/>
          <w:iCs/>
          <w:noProof/>
          <w:sz w:val="24"/>
          <w:szCs w:val="24"/>
        </w:rPr>
        <w:t xml:space="preserve">Journal of Industrial </w:t>
      </w:r>
      <w:r w:rsidRPr="00E661C2">
        <w:rPr>
          <w:rFonts w:ascii="Times New Roman" w:hAnsi="Times New Roman" w:cs="Times New Roman"/>
          <w:i/>
          <w:iCs/>
          <w:noProof/>
          <w:sz w:val="24"/>
          <w:szCs w:val="24"/>
        </w:rPr>
        <w:lastRenderedPageBreak/>
        <w:t>Engineering</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2015</w:t>
      </w:r>
      <w:r w:rsidRPr="00E661C2">
        <w:rPr>
          <w:rFonts w:ascii="Times New Roman" w:hAnsi="Times New Roman" w:cs="Times New Roman"/>
          <w:noProof/>
          <w:sz w:val="24"/>
          <w:szCs w:val="24"/>
        </w:rPr>
        <w:t>(1993), 1–11. https://doi.org/10.1155/2015/412921</w:t>
      </w:r>
    </w:p>
    <w:p w14:paraId="47AAD056"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Fatmawati, E. (2014). Kenyamanan Tempat Kerja Pustakawan : Perspektif Ergonomi. </w:t>
      </w:r>
      <w:r w:rsidRPr="00E661C2">
        <w:rPr>
          <w:rFonts w:ascii="Times New Roman" w:hAnsi="Times New Roman" w:cs="Times New Roman"/>
          <w:i/>
          <w:iCs/>
          <w:noProof/>
          <w:sz w:val="24"/>
          <w:szCs w:val="24"/>
        </w:rPr>
        <w:t>Pustakaloka</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6</w:t>
      </w:r>
      <w:r w:rsidRPr="00E661C2">
        <w:rPr>
          <w:rFonts w:ascii="Times New Roman" w:hAnsi="Times New Roman" w:cs="Times New Roman"/>
          <w:noProof/>
          <w:sz w:val="24"/>
          <w:szCs w:val="24"/>
        </w:rPr>
        <w:t>(1), 105–118.</w:t>
      </w:r>
    </w:p>
    <w:p w14:paraId="7F07583E"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Hidjrawan, Y., &amp; Sobari, A. (2018). Analisis Postur Kerja Pada Stasiun Sterilizer Dengan Menggunakan Metode Owas Dan Reba. </w:t>
      </w:r>
      <w:r w:rsidRPr="00E661C2">
        <w:rPr>
          <w:rFonts w:ascii="Times New Roman" w:hAnsi="Times New Roman" w:cs="Times New Roman"/>
          <w:i/>
          <w:iCs/>
          <w:noProof/>
          <w:sz w:val="24"/>
          <w:szCs w:val="24"/>
        </w:rPr>
        <w:t>Jurnal Optimalisas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4</w:t>
      </w:r>
      <w:r w:rsidRPr="00E661C2">
        <w:rPr>
          <w:rFonts w:ascii="Times New Roman" w:hAnsi="Times New Roman" w:cs="Times New Roman"/>
          <w:noProof/>
          <w:sz w:val="24"/>
          <w:szCs w:val="24"/>
        </w:rPr>
        <w:t>(1), 1–10.</w:t>
      </w:r>
    </w:p>
    <w:p w14:paraId="57D13D08"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Ihsan, T., Silvia, S., Derosya, V., Edwin, T., &amp; Dewi, M. S. (2021). Penilaian Risiko Terhadap Postur Kerja Pada Pekerja Pabrik Karet Indonesia. </w:t>
      </w:r>
      <w:r w:rsidRPr="00E661C2">
        <w:rPr>
          <w:rFonts w:ascii="Times New Roman" w:hAnsi="Times New Roman" w:cs="Times New Roman"/>
          <w:i/>
          <w:iCs/>
          <w:noProof/>
          <w:sz w:val="24"/>
          <w:szCs w:val="24"/>
        </w:rPr>
        <w:t>J@ti Undip: Jurnal Teknik 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6</w:t>
      </w:r>
      <w:r w:rsidRPr="00E661C2">
        <w:rPr>
          <w:rFonts w:ascii="Times New Roman" w:hAnsi="Times New Roman" w:cs="Times New Roman"/>
          <w:noProof/>
          <w:sz w:val="24"/>
          <w:szCs w:val="24"/>
        </w:rPr>
        <w:t>(2), 116–122. https://doi.org/10.14710/jati.16.2.116-122</w:t>
      </w:r>
    </w:p>
    <w:p w14:paraId="111F3526"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Kusmindari. (2014). Desain Dayan Ergonomis untuk Mengurangi Musculoskeletal Disorder pada Pengrajin Songket dengan Menggunakan Aplikasi Nordic Body Map. </w:t>
      </w:r>
      <w:r w:rsidRPr="00E661C2">
        <w:rPr>
          <w:rFonts w:ascii="Times New Roman" w:hAnsi="Times New Roman" w:cs="Times New Roman"/>
          <w:i/>
          <w:iCs/>
          <w:noProof/>
          <w:sz w:val="24"/>
          <w:szCs w:val="24"/>
        </w:rPr>
        <w:t>Seminar Nasional Teknik Industri BKSTI 2014</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53</w:t>
      </w:r>
      <w:r w:rsidRPr="00E661C2">
        <w:rPr>
          <w:rFonts w:ascii="Times New Roman" w:hAnsi="Times New Roman" w:cs="Times New Roman"/>
          <w:noProof/>
          <w:sz w:val="24"/>
          <w:szCs w:val="24"/>
        </w:rPr>
        <w:t>(9), 5–6.</w:t>
      </w:r>
    </w:p>
    <w:p w14:paraId="7546B317"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Lumbantoruan, A. (2012). </w:t>
      </w:r>
      <w:r w:rsidRPr="00E661C2">
        <w:rPr>
          <w:rFonts w:ascii="Times New Roman" w:hAnsi="Times New Roman" w:cs="Times New Roman"/>
          <w:i/>
          <w:iCs/>
          <w:noProof/>
          <w:sz w:val="24"/>
          <w:szCs w:val="24"/>
        </w:rPr>
        <w:t>The Importance of Implementing an Ergonomic Office in a Company Pentingnya Penerapan Kantor Ergonomis Dalam Suatu Perusahaan</w:t>
      </w:r>
      <w:r w:rsidRPr="00E661C2">
        <w:rPr>
          <w:rFonts w:ascii="Times New Roman" w:hAnsi="Times New Roman" w:cs="Times New Roman"/>
          <w:noProof/>
          <w:sz w:val="24"/>
          <w:szCs w:val="24"/>
        </w:rPr>
        <w:t>. 4.</w:t>
      </w:r>
    </w:p>
    <w:p w14:paraId="345173B7"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Mutmainah, D., Studi, P., Industri, T., Teknik, F., &amp; Palembang, U. T. (2022). </w:t>
      </w:r>
      <w:r w:rsidRPr="00E661C2">
        <w:rPr>
          <w:rFonts w:ascii="Times New Roman" w:hAnsi="Times New Roman" w:cs="Times New Roman"/>
          <w:i/>
          <w:iCs/>
          <w:noProof/>
          <w:sz w:val="24"/>
          <w:szCs w:val="24"/>
        </w:rPr>
        <w:t>Analisis Ergonomis Proses Penggilingan Padi di CV Sri Lestari dengan Menggunakan Metode RULA dan REBA</w:t>
      </w:r>
      <w:r w:rsidRPr="00E661C2">
        <w:rPr>
          <w:rFonts w:ascii="Times New Roman" w:hAnsi="Times New Roman" w:cs="Times New Roman"/>
          <w:noProof/>
          <w:sz w:val="24"/>
          <w:szCs w:val="24"/>
        </w:rPr>
        <w:t>. 1–13.</w:t>
      </w:r>
    </w:p>
    <w:p w14:paraId="33D0FEC9"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Ningtyas, D. R., &amp; Amaliah, R. (2023). </w:t>
      </w:r>
      <w:r w:rsidRPr="00E661C2">
        <w:rPr>
          <w:rFonts w:ascii="Times New Roman" w:hAnsi="Times New Roman" w:cs="Times New Roman"/>
          <w:i/>
          <w:iCs/>
          <w:noProof/>
          <w:sz w:val="24"/>
          <w:szCs w:val="24"/>
        </w:rPr>
        <w:t>Intervensi Ergonomi pada Pengrajin Tempe dengan Pendekatan REBA dan OWAS ( Studi Kasus di PRIMKOPTI Jakarta Selatan ) Ergonomic Intervention of Tempe Worker Using REBA and OWAS ( Case Study at PRIMKOPTI South Jakarta )</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7</w:t>
      </w:r>
      <w:r w:rsidRPr="00E661C2">
        <w:rPr>
          <w:rFonts w:ascii="Times New Roman" w:hAnsi="Times New Roman" w:cs="Times New Roman"/>
          <w:noProof/>
          <w:sz w:val="24"/>
          <w:szCs w:val="24"/>
        </w:rPr>
        <w:t>(1), 47–55. https://doi.org/10.35194/jmtsi.v7i1.2148</w:t>
      </w:r>
    </w:p>
    <w:p w14:paraId="73CB2D8C"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Nur, R. F., Lestari, R., &amp; Mustaniroh, S. A. (2016). Analisis Postur Kerja pada Stasiun Pemanenan Tebu dengan Metode OWAS dan REBA, Studi Kasus di PG Kebon Agung, Malang Working Posture Analysis on Sugar Cane </w:t>
      </w:r>
      <w:r w:rsidRPr="00E661C2">
        <w:rPr>
          <w:rFonts w:ascii="Times New Roman" w:hAnsi="Times New Roman" w:cs="Times New Roman"/>
          <w:noProof/>
          <w:sz w:val="24"/>
          <w:szCs w:val="24"/>
        </w:rPr>
        <w:lastRenderedPageBreak/>
        <w:t xml:space="preserve">Harvesting Station Using OWAS and REBA, a Case Study in PG Kebon Agung, Malang. </w:t>
      </w:r>
      <w:r w:rsidRPr="00E661C2">
        <w:rPr>
          <w:rFonts w:ascii="Times New Roman" w:hAnsi="Times New Roman" w:cs="Times New Roman"/>
          <w:i/>
          <w:iCs/>
          <w:noProof/>
          <w:sz w:val="24"/>
          <w:szCs w:val="24"/>
        </w:rPr>
        <w:t>Jurnal Teknologi Dan Manajemen Agro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5</w:t>
      </w:r>
      <w:r w:rsidRPr="00E661C2">
        <w:rPr>
          <w:rFonts w:ascii="Times New Roman" w:hAnsi="Times New Roman" w:cs="Times New Roman"/>
          <w:noProof/>
          <w:sz w:val="24"/>
          <w:szCs w:val="24"/>
        </w:rPr>
        <w:t>(1), 39–45.</w:t>
      </w:r>
    </w:p>
    <w:p w14:paraId="549F4D78"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Pramestri, D. (2017). Metode OVAKO Work Posture Analysis System (OWAS). </w:t>
      </w:r>
      <w:r w:rsidRPr="00E661C2">
        <w:rPr>
          <w:rFonts w:ascii="Times New Roman" w:hAnsi="Times New Roman" w:cs="Times New Roman"/>
          <w:i/>
          <w:iCs/>
          <w:noProof/>
          <w:sz w:val="24"/>
          <w:szCs w:val="24"/>
        </w:rPr>
        <w:t>Irkhaith-Teknolog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w:t>
      </w:r>
      <w:r w:rsidRPr="00E661C2">
        <w:rPr>
          <w:rFonts w:ascii="Times New Roman" w:hAnsi="Times New Roman" w:cs="Times New Roman"/>
          <w:noProof/>
          <w:sz w:val="24"/>
          <w:szCs w:val="24"/>
        </w:rPr>
        <w:t>(2), 22–29.</w:t>
      </w:r>
    </w:p>
    <w:p w14:paraId="7E6BC6F0"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Prasetyo, W. S. &amp; W. (2012). PERBAIKAN POSTUR KERJA UNTUK MENGURANGI KELUHAN MUSKULOSKELETAL DENGAN PENDEKATAN METODE OWAS (Studi kasus di UD. Rizki Ragil Jaya – Kota Cilegon). </w:t>
      </w:r>
      <w:r w:rsidRPr="00E661C2">
        <w:rPr>
          <w:rFonts w:ascii="Times New Roman" w:hAnsi="Times New Roman" w:cs="Times New Roman"/>
          <w:i/>
          <w:iCs/>
          <w:noProof/>
          <w:sz w:val="24"/>
          <w:szCs w:val="24"/>
        </w:rPr>
        <w:t>Spektrum Industri: Jurnal Ilmiah Pengetahuan Dan Penerapan Teknik 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0</w:t>
      </w:r>
      <w:r w:rsidRPr="00E661C2">
        <w:rPr>
          <w:rFonts w:ascii="Times New Roman" w:hAnsi="Times New Roman" w:cs="Times New Roman"/>
          <w:noProof/>
          <w:sz w:val="24"/>
          <w:szCs w:val="24"/>
        </w:rPr>
        <w:t>(1), 69–81.</w:t>
      </w:r>
    </w:p>
    <w:p w14:paraId="07BBD6EF"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Restuputri, D. P., &amp; Dewi, S. K. (2018). Analisis Postur Tubuh Pekerja Minuman Sari Buah Menggunakan Metode OWAS dan REBA Working Body Posture Analysis on Workers of Fruit Juice Drinks using OWAS and REBA Method Desa Pandanrejo terletak di Kecamatan Bu- unggulannya adalah wisata petik stroberi . </w:t>
      </w:r>
      <w:r w:rsidRPr="00E661C2">
        <w:rPr>
          <w:rFonts w:ascii="Times New Roman" w:hAnsi="Times New Roman" w:cs="Times New Roman"/>
          <w:i/>
          <w:iCs/>
          <w:noProof/>
          <w:sz w:val="24"/>
          <w:szCs w:val="24"/>
        </w:rPr>
        <w:t>Teknologi Dan Manajemen Argo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7</w:t>
      </w:r>
      <w:r w:rsidRPr="00E661C2">
        <w:rPr>
          <w:rFonts w:ascii="Times New Roman" w:hAnsi="Times New Roman" w:cs="Times New Roman"/>
          <w:noProof/>
          <w:sz w:val="24"/>
          <w:szCs w:val="24"/>
        </w:rPr>
        <w:t>, 1–11.</w:t>
      </w:r>
    </w:p>
    <w:p w14:paraId="4C31381C"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Saleh, R., Lestari, M. S., &amp; Ahya, R. (2020). Analisis Sikap Kerja Dengan Metode Reba Dan Metode Owas Pada Aktivitas Pemecah Batu Alam Di Desa Sumberejo. </w:t>
      </w:r>
      <w:r w:rsidRPr="00E661C2">
        <w:rPr>
          <w:rFonts w:ascii="Times New Roman" w:hAnsi="Times New Roman" w:cs="Times New Roman"/>
          <w:i/>
          <w:iCs/>
          <w:noProof/>
          <w:sz w:val="24"/>
          <w:szCs w:val="24"/>
        </w:rPr>
        <w:t>Jurnal Aplikasi Ilmu Teknik Industri (JAPT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w:t>
      </w:r>
      <w:r w:rsidRPr="00E661C2">
        <w:rPr>
          <w:rFonts w:ascii="Times New Roman" w:hAnsi="Times New Roman" w:cs="Times New Roman"/>
          <w:noProof/>
          <w:sz w:val="24"/>
          <w:szCs w:val="24"/>
        </w:rPr>
        <w:t>(2), 36. https://doi.org/10.32585/japti.v1i2.1256</w:t>
      </w:r>
    </w:p>
    <w:p w14:paraId="1742673C"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Saputra, W. S., &amp; Absor, U. (2022). Penerapan Metode Nordic Body Map dan Workplace Ergonomic Risk Assessment untuk Analisis Postur Kerja. </w:t>
      </w:r>
      <w:r w:rsidRPr="00E661C2">
        <w:rPr>
          <w:rFonts w:ascii="Times New Roman" w:hAnsi="Times New Roman" w:cs="Times New Roman"/>
          <w:i/>
          <w:iCs/>
          <w:noProof/>
          <w:sz w:val="24"/>
          <w:szCs w:val="24"/>
        </w:rPr>
        <w:t>Jurnal Engineering Research and Aplication</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w:t>
      </w:r>
      <w:r w:rsidRPr="00E661C2">
        <w:rPr>
          <w:rFonts w:ascii="Times New Roman" w:hAnsi="Times New Roman" w:cs="Times New Roman"/>
          <w:noProof/>
          <w:sz w:val="24"/>
          <w:szCs w:val="24"/>
        </w:rPr>
        <w:t>(2), 1–10.</w:t>
      </w:r>
    </w:p>
    <w:p w14:paraId="697F3333"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Sukania, I. W. (2020). Perancangan Alat Bantu Kerja Berdasarkan Analisis Ergonomi Postur Kerja Dan Keluhan Biomekanik Tenaga Mekanik Motor Di Sebuah Bengkel Motor Di Tangerang. </w:t>
      </w:r>
      <w:r w:rsidRPr="00E661C2">
        <w:rPr>
          <w:rFonts w:ascii="Times New Roman" w:hAnsi="Times New Roman" w:cs="Times New Roman"/>
          <w:i/>
          <w:iCs/>
          <w:noProof/>
          <w:sz w:val="24"/>
          <w:szCs w:val="24"/>
        </w:rPr>
        <w:t>Jurnal Ilmiah Teknik Industri</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8</w:t>
      </w:r>
      <w:r w:rsidRPr="00E661C2">
        <w:rPr>
          <w:rFonts w:ascii="Times New Roman" w:hAnsi="Times New Roman" w:cs="Times New Roman"/>
          <w:noProof/>
          <w:sz w:val="24"/>
          <w:szCs w:val="24"/>
        </w:rPr>
        <w:t>(1), 34–42. https://doi.org/10.24912/jitiuntar.v8i1.8268</w:t>
      </w:r>
    </w:p>
    <w:p w14:paraId="4FDC1387"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Susanti, N., &amp; Septi, A. N. (2021). PENYULUHAN FISIOTERAPI PADA SIKAP ERGONOMIS UNTUK MENGURANGI TERJADINYA GANGGUAN </w:t>
      </w:r>
      <w:r w:rsidRPr="00E661C2">
        <w:rPr>
          <w:rFonts w:ascii="Times New Roman" w:hAnsi="Times New Roman" w:cs="Times New Roman"/>
          <w:noProof/>
          <w:sz w:val="24"/>
          <w:szCs w:val="24"/>
        </w:rPr>
        <w:lastRenderedPageBreak/>
        <w:t xml:space="preserve">MUSCULOSKELETAL DISORDERS (MSDs) DI KOMUNITAS KELUARGA DESA KEBOJONGAN. </w:t>
      </w:r>
      <w:r w:rsidRPr="00E661C2">
        <w:rPr>
          <w:rFonts w:ascii="Times New Roman" w:hAnsi="Times New Roman" w:cs="Times New Roman"/>
          <w:i/>
          <w:iCs/>
          <w:noProof/>
          <w:sz w:val="24"/>
          <w:szCs w:val="24"/>
        </w:rPr>
        <w:t>PENA ABDIMAS : Jurnal Pengabdian Masyarakat</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2</w:t>
      </w:r>
      <w:r w:rsidRPr="00E661C2">
        <w:rPr>
          <w:rFonts w:ascii="Times New Roman" w:hAnsi="Times New Roman" w:cs="Times New Roman"/>
          <w:noProof/>
          <w:sz w:val="24"/>
          <w:szCs w:val="24"/>
        </w:rPr>
        <w:t>(1), 8–19. https://doi.org/10.31941/abdms.v2i1.1290</w:t>
      </w:r>
    </w:p>
    <w:p w14:paraId="48E60061"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Wardana, M. R., Fathimahhayati, L. D., &amp; Pawitra, T. A. (2020). Perancangan Alat Penyaring Bubur Kedelai dan Alat Press Bubur Kedelai Ergonomis Pada Industri Tahu. </w:t>
      </w:r>
      <w:r w:rsidRPr="00E661C2">
        <w:rPr>
          <w:rFonts w:ascii="Times New Roman" w:hAnsi="Times New Roman" w:cs="Times New Roman"/>
          <w:i/>
          <w:iCs/>
          <w:noProof/>
          <w:sz w:val="24"/>
          <w:szCs w:val="24"/>
        </w:rPr>
        <w:t>Matrik</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21</w:t>
      </w:r>
      <w:r w:rsidRPr="00E661C2">
        <w:rPr>
          <w:rFonts w:ascii="Times New Roman" w:hAnsi="Times New Roman" w:cs="Times New Roman"/>
          <w:noProof/>
          <w:sz w:val="24"/>
          <w:szCs w:val="24"/>
        </w:rPr>
        <w:t>(1), 29. https://doi.org/10.30587/matrik.v21i1.1323</w:t>
      </w:r>
    </w:p>
    <w:p w14:paraId="3AA95704"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Widiastuti, U., &amp; Poetryono Dharmosamoedero, D. (2015). PERAN ERGONOMI DALAM INDUSTRI TERHADAP KECELAKAAN KERJA BERDASARKAN MUSCULOSKELETAL DISORDERS (MSDs). </w:t>
      </w:r>
      <w:r w:rsidRPr="00E661C2">
        <w:rPr>
          <w:rFonts w:ascii="Times New Roman" w:hAnsi="Times New Roman" w:cs="Times New Roman"/>
          <w:i/>
          <w:iCs/>
          <w:noProof/>
          <w:sz w:val="24"/>
          <w:szCs w:val="24"/>
        </w:rPr>
        <w:t>Gaung Informatika</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8</w:t>
      </w:r>
      <w:r w:rsidRPr="00E661C2">
        <w:rPr>
          <w:rFonts w:ascii="Times New Roman" w:hAnsi="Times New Roman" w:cs="Times New Roman"/>
          <w:noProof/>
          <w:sz w:val="24"/>
          <w:szCs w:val="24"/>
        </w:rPr>
        <w:t>(3), 199–210. http://jurnal.usahidsolo.ac.id/index.php/GI/article/view/300</w:t>
      </w:r>
    </w:p>
    <w:p w14:paraId="0D7BFCC3"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661C2">
        <w:rPr>
          <w:rFonts w:ascii="Times New Roman" w:hAnsi="Times New Roman" w:cs="Times New Roman"/>
          <w:noProof/>
          <w:sz w:val="24"/>
          <w:szCs w:val="24"/>
        </w:rPr>
        <w:t xml:space="preserve">Windari, A., Susanto, E., Garmelia, E., &amp; Maula, H. (2018). Tinjauan Aspek Ergonomi Berdasarkan Antropometri Petugas Filing Terhadap Keselamatan Dan Kesehatan Kerja (K3) Petugas. </w:t>
      </w:r>
      <w:r w:rsidRPr="00E661C2">
        <w:rPr>
          <w:rFonts w:ascii="Times New Roman" w:hAnsi="Times New Roman" w:cs="Times New Roman"/>
          <w:i/>
          <w:iCs/>
          <w:noProof/>
          <w:sz w:val="24"/>
          <w:szCs w:val="24"/>
        </w:rPr>
        <w:t>Jurnal Rekam Medis Dan Informasi Kesehatan</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w:t>
      </w:r>
      <w:r w:rsidRPr="00E661C2">
        <w:rPr>
          <w:rFonts w:ascii="Times New Roman" w:hAnsi="Times New Roman" w:cs="Times New Roman"/>
          <w:noProof/>
          <w:sz w:val="24"/>
          <w:szCs w:val="24"/>
        </w:rPr>
        <w:t>(2), 81. https://doi.org/10.31983/jrmik.v1i2.3845</w:t>
      </w:r>
    </w:p>
    <w:p w14:paraId="689C832E" w14:textId="77777777" w:rsidR="005654D2" w:rsidRPr="00E661C2" w:rsidRDefault="005654D2" w:rsidP="00880BDC">
      <w:pPr>
        <w:widowControl w:val="0"/>
        <w:autoSpaceDE w:val="0"/>
        <w:autoSpaceDN w:val="0"/>
        <w:adjustRightInd w:val="0"/>
        <w:spacing w:line="360" w:lineRule="auto"/>
        <w:ind w:left="480" w:hanging="480"/>
        <w:jc w:val="both"/>
        <w:rPr>
          <w:rFonts w:ascii="Times New Roman" w:hAnsi="Times New Roman" w:cs="Times New Roman"/>
          <w:noProof/>
          <w:sz w:val="24"/>
        </w:rPr>
      </w:pPr>
      <w:r w:rsidRPr="00E661C2">
        <w:rPr>
          <w:rFonts w:ascii="Times New Roman" w:hAnsi="Times New Roman" w:cs="Times New Roman"/>
          <w:noProof/>
          <w:sz w:val="24"/>
          <w:szCs w:val="24"/>
        </w:rPr>
        <w:t xml:space="preserve">Wisnuwardana, S. G. (2022). Analisis Keluhan Musculosceletal Disorder Dengan Metode Nordic Body Map Pada Pt. Aimfood Manufacturing Indonesia. </w:t>
      </w:r>
      <w:r w:rsidRPr="00E661C2">
        <w:rPr>
          <w:rFonts w:ascii="Times New Roman" w:hAnsi="Times New Roman" w:cs="Times New Roman"/>
          <w:i/>
          <w:iCs/>
          <w:noProof/>
          <w:sz w:val="24"/>
          <w:szCs w:val="24"/>
        </w:rPr>
        <w:t>Industrial Engineering Online Journal</w:t>
      </w:r>
      <w:r w:rsidRPr="00E661C2">
        <w:rPr>
          <w:rFonts w:ascii="Times New Roman" w:hAnsi="Times New Roman" w:cs="Times New Roman"/>
          <w:noProof/>
          <w:sz w:val="24"/>
          <w:szCs w:val="24"/>
        </w:rPr>
        <w:t xml:space="preserve">, </w:t>
      </w:r>
      <w:r w:rsidRPr="00E661C2">
        <w:rPr>
          <w:rFonts w:ascii="Times New Roman" w:hAnsi="Times New Roman" w:cs="Times New Roman"/>
          <w:i/>
          <w:iCs/>
          <w:noProof/>
          <w:sz w:val="24"/>
          <w:szCs w:val="24"/>
        </w:rPr>
        <w:t>11</w:t>
      </w:r>
      <w:r w:rsidRPr="00E661C2">
        <w:rPr>
          <w:rFonts w:ascii="Times New Roman" w:hAnsi="Times New Roman" w:cs="Times New Roman"/>
          <w:noProof/>
          <w:sz w:val="24"/>
          <w:szCs w:val="24"/>
        </w:rPr>
        <w:t>(4), 1–4.</w:t>
      </w:r>
    </w:p>
    <w:p w14:paraId="0D22FA54" w14:textId="57615A58" w:rsidR="0084014C" w:rsidRDefault="005654D2" w:rsidP="00880BDC">
      <w:pPr>
        <w:tabs>
          <w:tab w:val="left" w:pos="6527"/>
        </w:tabs>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7BD6FD25" w14:textId="77777777" w:rsidR="00A82B80" w:rsidRDefault="00A82B80" w:rsidP="00880BDC">
      <w:pPr>
        <w:tabs>
          <w:tab w:val="left" w:pos="6527"/>
        </w:tabs>
        <w:jc w:val="both"/>
        <w:rPr>
          <w:rFonts w:ascii="Times New Roman" w:hAnsi="Times New Roman" w:cs="Times New Roman"/>
          <w:b/>
          <w:sz w:val="24"/>
          <w:szCs w:val="24"/>
        </w:rPr>
      </w:pPr>
    </w:p>
    <w:p w14:paraId="01BA6AE8" w14:textId="77777777" w:rsidR="00A82B80" w:rsidRDefault="00A82B80" w:rsidP="00880BDC">
      <w:pPr>
        <w:tabs>
          <w:tab w:val="left" w:pos="6527"/>
        </w:tabs>
        <w:jc w:val="both"/>
        <w:rPr>
          <w:rFonts w:ascii="Times New Roman" w:hAnsi="Times New Roman" w:cs="Times New Roman"/>
          <w:b/>
          <w:sz w:val="24"/>
          <w:szCs w:val="24"/>
        </w:rPr>
      </w:pPr>
    </w:p>
    <w:p w14:paraId="67A40080" w14:textId="77777777" w:rsidR="00A82B80" w:rsidRDefault="00A82B80" w:rsidP="00880BDC">
      <w:pPr>
        <w:tabs>
          <w:tab w:val="left" w:pos="6527"/>
        </w:tabs>
        <w:jc w:val="both"/>
        <w:rPr>
          <w:rFonts w:ascii="Times New Roman" w:hAnsi="Times New Roman" w:cs="Times New Roman"/>
          <w:b/>
          <w:sz w:val="24"/>
          <w:szCs w:val="24"/>
        </w:rPr>
      </w:pPr>
    </w:p>
    <w:p w14:paraId="19B40D84" w14:textId="77777777" w:rsidR="00A82B80" w:rsidRDefault="00A82B80" w:rsidP="00880BDC">
      <w:pPr>
        <w:tabs>
          <w:tab w:val="left" w:pos="6527"/>
        </w:tabs>
        <w:jc w:val="both"/>
        <w:rPr>
          <w:rFonts w:ascii="Times New Roman" w:hAnsi="Times New Roman" w:cs="Times New Roman"/>
          <w:b/>
          <w:sz w:val="24"/>
          <w:szCs w:val="24"/>
        </w:rPr>
      </w:pPr>
    </w:p>
    <w:p w14:paraId="2B77315C" w14:textId="77777777" w:rsidR="00A82B80" w:rsidRDefault="00A82B80" w:rsidP="00880BDC">
      <w:pPr>
        <w:tabs>
          <w:tab w:val="left" w:pos="6527"/>
        </w:tabs>
        <w:jc w:val="both"/>
        <w:rPr>
          <w:rFonts w:ascii="Times New Roman" w:hAnsi="Times New Roman" w:cs="Times New Roman"/>
          <w:b/>
          <w:sz w:val="24"/>
          <w:szCs w:val="24"/>
        </w:rPr>
      </w:pPr>
    </w:p>
    <w:p w14:paraId="16AD56F0" w14:textId="77777777" w:rsidR="00A82B80" w:rsidRDefault="00A82B80" w:rsidP="00880BDC">
      <w:pPr>
        <w:tabs>
          <w:tab w:val="left" w:pos="6527"/>
        </w:tabs>
        <w:jc w:val="both"/>
        <w:rPr>
          <w:rFonts w:ascii="Times New Roman" w:hAnsi="Times New Roman" w:cs="Times New Roman"/>
          <w:b/>
          <w:sz w:val="24"/>
          <w:szCs w:val="24"/>
        </w:rPr>
      </w:pPr>
    </w:p>
    <w:p w14:paraId="12ECF7BA" w14:textId="77777777" w:rsidR="00A82B80" w:rsidRDefault="00A82B80" w:rsidP="00880BDC">
      <w:pPr>
        <w:tabs>
          <w:tab w:val="left" w:pos="6527"/>
        </w:tabs>
        <w:jc w:val="both"/>
        <w:rPr>
          <w:rFonts w:ascii="Times New Roman" w:hAnsi="Times New Roman" w:cs="Times New Roman"/>
          <w:b/>
          <w:sz w:val="24"/>
          <w:szCs w:val="24"/>
        </w:rPr>
      </w:pPr>
    </w:p>
    <w:p w14:paraId="27E85970" w14:textId="77777777" w:rsidR="00A82B80" w:rsidRDefault="00A82B80" w:rsidP="00880BDC">
      <w:pPr>
        <w:tabs>
          <w:tab w:val="left" w:pos="6527"/>
        </w:tabs>
        <w:jc w:val="both"/>
        <w:rPr>
          <w:rFonts w:ascii="Times New Roman" w:hAnsi="Times New Roman" w:cs="Times New Roman"/>
          <w:b/>
          <w:sz w:val="24"/>
          <w:szCs w:val="24"/>
        </w:rPr>
      </w:pPr>
    </w:p>
    <w:p w14:paraId="17BBE060" w14:textId="77777777" w:rsidR="00A82B80" w:rsidRDefault="00A82B80" w:rsidP="00880BDC">
      <w:pPr>
        <w:tabs>
          <w:tab w:val="left" w:pos="6527"/>
        </w:tabs>
        <w:jc w:val="both"/>
        <w:rPr>
          <w:rFonts w:ascii="Times New Roman" w:hAnsi="Times New Roman" w:cs="Times New Roman"/>
          <w:b/>
          <w:sz w:val="24"/>
          <w:szCs w:val="24"/>
        </w:rPr>
      </w:pPr>
    </w:p>
    <w:p w14:paraId="1D9B8FAE" w14:textId="77777777" w:rsidR="00A82B80" w:rsidRDefault="00A82B80" w:rsidP="00880BDC">
      <w:pPr>
        <w:tabs>
          <w:tab w:val="left" w:pos="6527"/>
        </w:tabs>
        <w:jc w:val="both"/>
        <w:rPr>
          <w:rFonts w:ascii="Times New Roman" w:hAnsi="Times New Roman" w:cs="Times New Roman"/>
          <w:b/>
          <w:sz w:val="24"/>
          <w:szCs w:val="24"/>
        </w:rPr>
      </w:pPr>
    </w:p>
    <w:p w14:paraId="73E3C0A7" w14:textId="77777777" w:rsidR="00A82B80" w:rsidRDefault="00A82B80" w:rsidP="00880BDC">
      <w:pPr>
        <w:tabs>
          <w:tab w:val="left" w:pos="6527"/>
        </w:tabs>
        <w:jc w:val="both"/>
        <w:rPr>
          <w:rFonts w:ascii="Times New Roman" w:hAnsi="Times New Roman" w:cs="Times New Roman"/>
          <w:b/>
          <w:sz w:val="24"/>
          <w:szCs w:val="24"/>
        </w:rPr>
      </w:pPr>
    </w:p>
    <w:p w14:paraId="0362BA96" w14:textId="77777777" w:rsidR="00A82B80" w:rsidRDefault="00A82B80" w:rsidP="00880BDC">
      <w:pPr>
        <w:tabs>
          <w:tab w:val="left" w:pos="6527"/>
        </w:tabs>
        <w:jc w:val="both"/>
        <w:rPr>
          <w:rFonts w:ascii="Times New Roman" w:hAnsi="Times New Roman" w:cs="Times New Roman"/>
          <w:b/>
          <w:sz w:val="24"/>
          <w:szCs w:val="24"/>
        </w:rPr>
      </w:pPr>
    </w:p>
    <w:p w14:paraId="3F543A38" w14:textId="77777777" w:rsidR="00A82B80" w:rsidRDefault="00A82B80" w:rsidP="00A82B80">
      <w:pPr>
        <w:pStyle w:val="Heading1"/>
      </w:pPr>
      <w:r>
        <w:t>LAMPIRAN</w:t>
      </w:r>
    </w:p>
    <w:p w14:paraId="1D4A3F7A" w14:textId="77777777" w:rsidR="00A82B80" w:rsidRDefault="00A82B80" w:rsidP="00A82B80">
      <w:pPr>
        <w:rPr>
          <w:rFonts w:ascii="Times New Roman" w:hAnsi="Times New Roman" w:cs="Times New Roman"/>
          <w:sz w:val="24"/>
          <w:szCs w:val="24"/>
        </w:rPr>
      </w:pPr>
      <w:proofErr w:type="spellStart"/>
      <w:r w:rsidRPr="006837DF">
        <w:rPr>
          <w:rFonts w:ascii="Times New Roman" w:hAnsi="Times New Roman" w:cs="Times New Roman"/>
          <w:i/>
          <w:sz w:val="24"/>
          <w:szCs w:val="24"/>
        </w:rPr>
        <w:t>Lampiran</w:t>
      </w:r>
      <w:proofErr w:type="spellEnd"/>
      <w:r w:rsidRPr="006837DF">
        <w:rPr>
          <w:rFonts w:ascii="Times New Roman" w:hAnsi="Times New Roman" w:cs="Times New Roman"/>
          <w:i/>
          <w:sz w:val="24"/>
          <w:szCs w:val="24"/>
        </w:rPr>
        <w:t xml:space="preserve"> 1.</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p>
    <w:p w14:paraId="4471E996" w14:textId="77777777" w:rsidR="00A82B80" w:rsidRDefault="00A82B80" w:rsidP="00A82B80">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7F2275B" wp14:editId="6FDC7EC2">
            <wp:extent cx="1790149" cy="2386940"/>
            <wp:effectExtent l="0" t="0" r="635"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WhatsApp Image 2023-07-28 at 08.01.2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7272" cy="2409771"/>
                    </a:xfrm>
                    <a:prstGeom prst="rect">
                      <a:avLst/>
                    </a:prstGeom>
                  </pic:spPr>
                </pic:pic>
              </a:graphicData>
            </a:graphic>
          </wp:inline>
        </w:drawing>
      </w:r>
    </w:p>
    <w:p w14:paraId="611AF728" w14:textId="77777777" w:rsidR="00A82B80" w:rsidRDefault="00A82B80" w:rsidP="00A82B80">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8F7DB39" wp14:editId="57A2188F">
            <wp:extent cx="1736711" cy="2315688"/>
            <wp:effectExtent l="0" t="0" r="0" b="889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WhatsApp Image 2023-07-28 at 08.01.29(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8656" cy="2358283"/>
                    </a:xfrm>
                    <a:prstGeom prst="rect">
                      <a:avLst/>
                    </a:prstGeom>
                  </pic:spPr>
                </pic:pic>
              </a:graphicData>
            </a:graphic>
          </wp:inline>
        </w:drawing>
      </w:r>
    </w:p>
    <w:p w14:paraId="6288A74D" w14:textId="77777777" w:rsidR="00A82B80" w:rsidRPr="006837DF" w:rsidRDefault="00A82B80" w:rsidP="00A82B80">
      <w:pPr>
        <w:jc w:val="center"/>
        <w:rPr>
          <w:rFonts w:ascii="Times New Roman" w:hAnsi="Times New Roman" w:cs="Times New Roman"/>
          <w:sz w:val="24"/>
          <w:szCs w:val="24"/>
        </w:rPr>
        <w:sectPr w:rsidR="00A82B80" w:rsidRPr="006837DF" w:rsidSect="00B760BB">
          <w:headerReference w:type="first" r:id="rId11"/>
          <w:pgSz w:w="11906" w:h="16838"/>
          <w:pgMar w:top="2268" w:right="1701" w:bottom="1701" w:left="2268" w:header="708" w:footer="708" w:gutter="0"/>
          <w:cols w:space="708"/>
          <w:titlePg/>
          <w:docGrid w:linePitch="360"/>
        </w:sectPr>
      </w:pPr>
      <w:r>
        <w:rPr>
          <w:rFonts w:ascii="Times New Roman" w:hAnsi="Times New Roman" w:cs="Times New Roman"/>
          <w:noProof/>
          <w:sz w:val="24"/>
          <w:szCs w:val="24"/>
          <w:lang w:val="id-ID" w:eastAsia="id-ID"/>
        </w:rPr>
        <w:lastRenderedPageBreak/>
        <w:drawing>
          <wp:inline distT="0" distB="0" distL="0" distR="0" wp14:anchorId="009513B9" wp14:editId="722257A7">
            <wp:extent cx="1745619" cy="2327564"/>
            <wp:effectExtent l="0" t="0" r="6985"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WhatsApp Image 2023-07-28 at 08.01.2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56187" cy="2341655"/>
                    </a:xfrm>
                    <a:prstGeom prst="rect">
                      <a:avLst/>
                    </a:prstGeom>
                  </pic:spPr>
                </pic:pic>
              </a:graphicData>
            </a:graphic>
          </wp:inline>
        </w:drawing>
      </w:r>
    </w:p>
    <w:p w14:paraId="2F8712C9" w14:textId="77777777" w:rsidR="00A82B80" w:rsidRPr="006837DF" w:rsidRDefault="00A82B80" w:rsidP="00A82B80">
      <w:pPr>
        <w:rPr>
          <w:rFonts w:ascii="Times New Roman" w:hAnsi="Times New Roman" w:cs="Times New Roman"/>
          <w:sz w:val="24"/>
          <w:szCs w:val="24"/>
        </w:rPr>
      </w:pPr>
      <w:proofErr w:type="spellStart"/>
      <w:r w:rsidRPr="006837DF">
        <w:rPr>
          <w:rFonts w:ascii="Times New Roman" w:hAnsi="Times New Roman" w:cs="Times New Roman"/>
          <w:i/>
          <w:sz w:val="24"/>
          <w:szCs w:val="24"/>
        </w:rPr>
        <w:lastRenderedPageBreak/>
        <w:t>L</w:t>
      </w:r>
      <w:r>
        <w:rPr>
          <w:rFonts w:ascii="Times New Roman" w:hAnsi="Times New Roman" w:cs="Times New Roman"/>
          <w:i/>
          <w:sz w:val="24"/>
          <w:szCs w:val="24"/>
        </w:rPr>
        <w:t>ampiran</w:t>
      </w:r>
      <w:proofErr w:type="spellEnd"/>
      <w:r>
        <w:rPr>
          <w:rFonts w:ascii="Times New Roman" w:hAnsi="Times New Roman" w:cs="Times New Roman"/>
          <w:i/>
          <w:sz w:val="24"/>
          <w:szCs w:val="24"/>
        </w:rPr>
        <w:t xml:space="preserve"> 2</w:t>
      </w:r>
      <w:r w:rsidRPr="006837DF">
        <w:rPr>
          <w:rFonts w:ascii="Times New Roman" w:hAnsi="Times New Roman" w:cs="Times New Roman"/>
          <w:i/>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p>
    <w:tbl>
      <w:tblPr>
        <w:tblW w:w="9883" w:type="dxa"/>
        <w:tblInd w:w="-998" w:type="dxa"/>
        <w:tblLook w:val="04A0" w:firstRow="1" w:lastRow="0" w:firstColumn="1" w:lastColumn="0" w:noHBand="0" w:noVBand="1"/>
      </w:tblPr>
      <w:tblGrid>
        <w:gridCol w:w="709"/>
        <w:gridCol w:w="3119"/>
        <w:gridCol w:w="444"/>
        <w:gridCol w:w="494"/>
        <w:gridCol w:w="494"/>
        <w:gridCol w:w="496"/>
        <w:gridCol w:w="4127"/>
      </w:tblGrid>
      <w:tr w:rsidR="00A82B80" w:rsidRPr="00DA5D9D" w14:paraId="4E92AA64" w14:textId="77777777" w:rsidTr="00741947">
        <w:trPr>
          <w:trHeight w:val="272"/>
        </w:trPr>
        <w:tc>
          <w:tcPr>
            <w:tcW w:w="9883"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6BE86C61" w14:textId="77777777" w:rsidR="00A82B80" w:rsidRPr="005A59D2" w:rsidRDefault="00A82B80" w:rsidP="00741947">
            <w:pPr>
              <w:spacing w:after="0" w:line="240" w:lineRule="auto"/>
              <w:jc w:val="center"/>
              <w:rPr>
                <w:rFonts w:ascii="Times New Roman" w:eastAsia="Times New Roman" w:hAnsi="Times New Roman" w:cs="Times New Roman"/>
                <w:noProof/>
                <w:color w:val="000000"/>
                <w:sz w:val="24"/>
                <w:szCs w:val="24"/>
              </w:rPr>
            </w:pPr>
            <w:r w:rsidRPr="005A59D2">
              <w:rPr>
                <w:rFonts w:ascii="Times New Roman" w:eastAsia="Times New Roman" w:hAnsi="Times New Roman" w:cs="Times New Roman"/>
                <w:noProof/>
                <w:color w:val="000000"/>
                <w:sz w:val="24"/>
                <w:szCs w:val="24"/>
              </w:rPr>
              <w:t>Lembar kuisioner Data Nordic Body Map</w:t>
            </w:r>
          </w:p>
        </w:tc>
      </w:tr>
      <w:tr w:rsidR="00A82B80" w:rsidRPr="00DA5D9D" w14:paraId="0006A2E5" w14:textId="77777777" w:rsidTr="00741947">
        <w:trPr>
          <w:trHeight w:val="838"/>
        </w:trPr>
        <w:tc>
          <w:tcPr>
            <w:tcW w:w="9883"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6B9FA08F" w14:textId="77777777" w:rsidR="00A82B80" w:rsidRPr="005A59D2" w:rsidRDefault="00A82B80" w:rsidP="00741947">
            <w:pPr>
              <w:spacing w:after="0" w:line="240" w:lineRule="auto"/>
              <w:rPr>
                <w:rFonts w:ascii="Times New Roman" w:eastAsia="Times New Roman" w:hAnsi="Times New Roman" w:cs="Times New Roman"/>
                <w:color w:val="000000"/>
                <w:sz w:val="24"/>
                <w:szCs w:val="24"/>
              </w:rPr>
            </w:pPr>
            <w:proofErr w:type="spellStart"/>
            <w:r w:rsidRPr="005A59D2">
              <w:rPr>
                <w:rFonts w:ascii="Times New Roman" w:eastAsia="Times New Roman" w:hAnsi="Times New Roman" w:cs="Times New Roman"/>
                <w:color w:val="000000"/>
                <w:sz w:val="24"/>
                <w:szCs w:val="24"/>
              </w:rPr>
              <w:t>Nama</w:t>
            </w:r>
            <w:proofErr w:type="spellEnd"/>
            <w:r w:rsidRPr="005A59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opal</w:t>
            </w:r>
            <w:proofErr w:type="spellEnd"/>
          </w:p>
          <w:p w14:paraId="65DF6CCE" w14:textId="77777777" w:rsidR="00A82B80" w:rsidRPr="005A59D2" w:rsidRDefault="00A82B80" w:rsidP="00741947">
            <w:pPr>
              <w:spacing w:after="0" w:line="240" w:lineRule="auto"/>
              <w:rPr>
                <w:rFonts w:ascii="Times New Roman" w:eastAsia="Times New Roman" w:hAnsi="Times New Roman" w:cs="Times New Roman"/>
                <w:color w:val="000000"/>
                <w:sz w:val="24"/>
                <w:szCs w:val="24"/>
              </w:rPr>
            </w:pPr>
            <w:proofErr w:type="spellStart"/>
            <w:r w:rsidRPr="005A59D2">
              <w:rPr>
                <w:rFonts w:ascii="Times New Roman" w:eastAsia="Times New Roman" w:hAnsi="Times New Roman" w:cs="Times New Roman"/>
                <w:color w:val="000000"/>
                <w:sz w:val="24"/>
                <w:szCs w:val="24"/>
              </w:rPr>
              <w:t>Umur</w:t>
            </w:r>
            <w:proofErr w:type="spellEnd"/>
            <w:r w:rsidRPr="005A59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19 </w:t>
            </w:r>
            <w:proofErr w:type="spellStart"/>
            <w:r>
              <w:rPr>
                <w:rFonts w:ascii="Times New Roman" w:eastAsia="Times New Roman" w:hAnsi="Times New Roman" w:cs="Times New Roman"/>
                <w:color w:val="000000"/>
                <w:sz w:val="24"/>
                <w:szCs w:val="24"/>
              </w:rPr>
              <w:t>Tahun</w:t>
            </w:r>
            <w:proofErr w:type="spellEnd"/>
          </w:p>
          <w:p w14:paraId="475E198A" w14:textId="77777777" w:rsidR="00A82B80" w:rsidRPr="006B2FCF" w:rsidRDefault="00A82B80" w:rsidP="00741947">
            <w:pPr>
              <w:spacing w:after="0" w:line="240" w:lineRule="auto"/>
              <w:rPr>
                <w:rFonts w:ascii="Calibri" w:eastAsia="Times New Roman" w:hAnsi="Calibri" w:cs="Calibri"/>
                <w:noProof/>
                <w:color w:val="000000"/>
              </w:rPr>
            </w:pPr>
            <w:r w:rsidRPr="005A59D2">
              <w:rPr>
                <w:rFonts w:ascii="Times New Roman" w:eastAsia="Times New Roman" w:hAnsi="Times New Roman" w:cs="Times New Roman"/>
                <w:color w:val="000000"/>
                <w:sz w:val="24"/>
                <w:szCs w:val="24"/>
              </w:rPr>
              <w:t xml:space="preserve">Operator </w:t>
            </w:r>
            <w:proofErr w:type="spellStart"/>
            <w:r w:rsidRPr="005A59D2">
              <w:rPr>
                <w:rFonts w:ascii="Times New Roman" w:eastAsia="Times New Roman" w:hAnsi="Times New Roman" w:cs="Times New Roman"/>
                <w:color w:val="000000"/>
                <w:sz w:val="24"/>
                <w:szCs w:val="24"/>
              </w:rPr>
              <w:t>Bagian</w:t>
            </w:r>
            <w:proofErr w:type="spellEnd"/>
            <w:r w:rsidRPr="005A59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Grinding</w:t>
            </w:r>
          </w:p>
        </w:tc>
      </w:tr>
      <w:tr w:rsidR="00A82B80" w:rsidRPr="00DA5D9D" w14:paraId="022EF3BE" w14:textId="77777777" w:rsidTr="00741947">
        <w:trPr>
          <w:trHeight w:val="272"/>
        </w:trPr>
        <w:tc>
          <w:tcPr>
            <w:tcW w:w="709" w:type="dxa"/>
            <w:vMerge w:val="restart"/>
            <w:tcBorders>
              <w:top w:val="nil"/>
              <w:left w:val="single" w:sz="4" w:space="0" w:color="auto"/>
              <w:right w:val="single" w:sz="4" w:space="0" w:color="auto"/>
            </w:tcBorders>
            <w:shd w:val="clear" w:color="auto" w:fill="auto"/>
            <w:noWrap/>
            <w:vAlign w:val="center"/>
          </w:tcPr>
          <w:p w14:paraId="19A3E3E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rPr>
            </w:pPr>
            <w:r w:rsidRPr="005A59D2">
              <w:rPr>
                <w:rFonts w:ascii="Times New Roman" w:eastAsia="Times New Roman" w:hAnsi="Times New Roman" w:cs="Times New Roman"/>
                <w:color w:val="000000"/>
                <w:sz w:val="24"/>
                <w:szCs w:val="24"/>
              </w:rPr>
              <w:t>No</w:t>
            </w:r>
          </w:p>
        </w:tc>
        <w:tc>
          <w:tcPr>
            <w:tcW w:w="3119" w:type="dxa"/>
            <w:vMerge w:val="restart"/>
            <w:tcBorders>
              <w:top w:val="single" w:sz="4" w:space="0" w:color="auto"/>
              <w:left w:val="nil"/>
              <w:right w:val="single" w:sz="4" w:space="0" w:color="auto"/>
            </w:tcBorders>
            <w:shd w:val="clear" w:color="auto" w:fill="auto"/>
            <w:noWrap/>
            <w:vAlign w:val="center"/>
          </w:tcPr>
          <w:p w14:paraId="3F6B4EB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lang w:val="en-US"/>
              </w:rPr>
              <w:t>Jenis</w:t>
            </w:r>
            <w:proofErr w:type="spellEnd"/>
            <w:r w:rsidRPr="005A59D2">
              <w:rPr>
                <w:rFonts w:ascii="Times New Roman" w:eastAsia="Times New Roman" w:hAnsi="Times New Roman" w:cs="Times New Roman"/>
                <w:color w:val="000000"/>
                <w:sz w:val="24"/>
                <w:szCs w:val="24"/>
                <w:lang w:val="en-US"/>
              </w:rPr>
              <w:t xml:space="preserve"> </w:t>
            </w:r>
            <w:proofErr w:type="spellStart"/>
            <w:r w:rsidRPr="005A59D2">
              <w:rPr>
                <w:rFonts w:ascii="Times New Roman" w:eastAsia="Times New Roman" w:hAnsi="Times New Roman" w:cs="Times New Roman"/>
                <w:color w:val="000000"/>
                <w:sz w:val="24"/>
                <w:szCs w:val="24"/>
                <w:lang w:val="en-US"/>
              </w:rPr>
              <w:t>Keluhan</w:t>
            </w:r>
            <w:proofErr w:type="spellEnd"/>
          </w:p>
        </w:tc>
        <w:tc>
          <w:tcPr>
            <w:tcW w:w="1928" w:type="dxa"/>
            <w:gridSpan w:val="4"/>
            <w:tcBorders>
              <w:top w:val="single" w:sz="4" w:space="0" w:color="auto"/>
              <w:left w:val="nil"/>
              <w:bottom w:val="single" w:sz="4" w:space="0" w:color="auto"/>
              <w:right w:val="single" w:sz="4" w:space="0" w:color="auto"/>
            </w:tcBorders>
            <w:shd w:val="clear" w:color="auto" w:fill="auto"/>
            <w:noWrap/>
            <w:vAlign w:val="bottom"/>
          </w:tcPr>
          <w:p w14:paraId="12B8A22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rPr>
            </w:pPr>
            <w:proofErr w:type="spellStart"/>
            <w:r w:rsidRPr="005A59D2">
              <w:rPr>
                <w:rFonts w:ascii="Times New Roman" w:eastAsia="Times New Roman" w:hAnsi="Times New Roman" w:cs="Times New Roman"/>
                <w:color w:val="000000"/>
                <w:sz w:val="24"/>
                <w:szCs w:val="24"/>
              </w:rPr>
              <w:t>Skoring</w:t>
            </w:r>
            <w:proofErr w:type="spellEnd"/>
          </w:p>
        </w:tc>
        <w:tc>
          <w:tcPr>
            <w:tcW w:w="4127" w:type="dxa"/>
            <w:vMerge w:val="restart"/>
            <w:tcBorders>
              <w:top w:val="single" w:sz="4" w:space="0" w:color="auto"/>
              <w:left w:val="single" w:sz="4" w:space="0" w:color="auto"/>
              <w:right w:val="single" w:sz="4" w:space="0" w:color="auto"/>
            </w:tcBorders>
            <w:shd w:val="clear" w:color="auto" w:fill="auto"/>
            <w:noWrap/>
            <w:vAlign w:val="center"/>
          </w:tcPr>
          <w:p w14:paraId="5030FB8B" w14:textId="77777777" w:rsidR="00A82B80" w:rsidRPr="005A59D2" w:rsidRDefault="00A82B80" w:rsidP="00741947">
            <w:pPr>
              <w:spacing w:after="0" w:line="240" w:lineRule="auto"/>
              <w:jc w:val="center"/>
              <w:rPr>
                <w:rFonts w:ascii="Times New Roman" w:eastAsia="Times New Roman" w:hAnsi="Times New Roman" w:cs="Times New Roman"/>
                <w:noProof/>
                <w:color w:val="000000"/>
                <w:sz w:val="24"/>
                <w:szCs w:val="24"/>
              </w:rPr>
            </w:pPr>
            <w:r w:rsidRPr="005A59D2">
              <w:rPr>
                <w:rFonts w:ascii="Times New Roman" w:eastAsia="Times New Roman" w:hAnsi="Times New Roman" w:cs="Times New Roman"/>
                <w:noProof/>
                <w:color w:val="000000"/>
                <w:sz w:val="24"/>
                <w:szCs w:val="24"/>
              </w:rPr>
              <w:t>NBM</w:t>
            </w:r>
          </w:p>
        </w:tc>
      </w:tr>
      <w:tr w:rsidR="00A82B80" w:rsidRPr="00DA5D9D" w14:paraId="7C4D2956" w14:textId="77777777" w:rsidTr="00741947">
        <w:trPr>
          <w:trHeight w:val="272"/>
        </w:trPr>
        <w:tc>
          <w:tcPr>
            <w:tcW w:w="709" w:type="dxa"/>
            <w:vMerge/>
            <w:tcBorders>
              <w:left w:val="single" w:sz="4" w:space="0" w:color="auto"/>
              <w:bottom w:val="single" w:sz="4" w:space="0" w:color="auto"/>
              <w:right w:val="single" w:sz="4" w:space="0" w:color="auto"/>
            </w:tcBorders>
            <w:shd w:val="clear" w:color="auto" w:fill="auto"/>
            <w:noWrap/>
            <w:vAlign w:val="center"/>
          </w:tcPr>
          <w:p w14:paraId="5E49773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3119" w:type="dxa"/>
            <w:vMerge/>
            <w:tcBorders>
              <w:left w:val="nil"/>
              <w:bottom w:val="single" w:sz="4" w:space="0" w:color="auto"/>
              <w:right w:val="single" w:sz="4" w:space="0" w:color="auto"/>
            </w:tcBorders>
            <w:shd w:val="clear" w:color="auto" w:fill="auto"/>
            <w:noWrap/>
          </w:tcPr>
          <w:p w14:paraId="437080B5"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
        </w:tc>
        <w:tc>
          <w:tcPr>
            <w:tcW w:w="444" w:type="dxa"/>
            <w:tcBorders>
              <w:top w:val="nil"/>
              <w:left w:val="nil"/>
              <w:bottom w:val="single" w:sz="4" w:space="0" w:color="auto"/>
              <w:right w:val="single" w:sz="4" w:space="0" w:color="auto"/>
            </w:tcBorders>
            <w:shd w:val="clear" w:color="auto" w:fill="auto"/>
            <w:noWrap/>
            <w:vAlign w:val="bottom"/>
          </w:tcPr>
          <w:p w14:paraId="4E0681E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w:t>
            </w:r>
          </w:p>
        </w:tc>
        <w:tc>
          <w:tcPr>
            <w:tcW w:w="494" w:type="dxa"/>
            <w:tcBorders>
              <w:top w:val="nil"/>
              <w:left w:val="nil"/>
              <w:bottom w:val="single" w:sz="4" w:space="0" w:color="auto"/>
              <w:right w:val="single" w:sz="4" w:space="0" w:color="auto"/>
            </w:tcBorders>
            <w:shd w:val="clear" w:color="auto" w:fill="auto"/>
            <w:noWrap/>
            <w:vAlign w:val="bottom"/>
          </w:tcPr>
          <w:p w14:paraId="6AB29F8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w:t>
            </w:r>
          </w:p>
        </w:tc>
        <w:tc>
          <w:tcPr>
            <w:tcW w:w="494" w:type="dxa"/>
            <w:tcBorders>
              <w:top w:val="nil"/>
              <w:left w:val="nil"/>
              <w:bottom w:val="single" w:sz="4" w:space="0" w:color="auto"/>
              <w:right w:val="single" w:sz="4" w:space="0" w:color="auto"/>
            </w:tcBorders>
            <w:shd w:val="clear" w:color="auto" w:fill="auto"/>
            <w:noWrap/>
            <w:vAlign w:val="bottom"/>
          </w:tcPr>
          <w:p w14:paraId="619F271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3</w:t>
            </w:r>
          </w:p>
        </w:tc>
        <w:tc>
          <w:tcPr>
            <w:tcW w:w="496" w:type="dxa"/>
            <w:tcBorders>
              <w:top w:val="nil"/>
              <w:left w:val="nil"/>
              <w:bottom w:val="single" w:sz="4" w:space="0" w:color="auto"/>
              <w:right w:val="single" w:sz="4" w:space="0" w:color="auto"/>
            </w:tcBorders>
            <w:shd w:val="clear" w:color="auto" w:fill="auto"/>
            <w:noWrap/>
            <w:vAlign w:val="bottom"/>
          </w:tcPr>
          <w:p w14:paraId="31AB221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4</w:t>
            </w:r>
          </w:p>
        </w:tc>
        <w:tc>
          <w:tcPr>
            <w:tcW w:w="4127" w:type="dxa"/>
            <w:vMerge/>
            <w:tcBorders>
              <w:left w:val="single" w:sz="4" w:space="0" w:color="auto"/>
              <w:bottom w:val="single" w:sz="4" w:space="0" w:color="auto"/>
              <w:right w:val="single" w:sz="4" w:space="0" w:color="auto"/>
            </w:tcBorders>
            <w:shd w:val="clear" w:color="auto" w:fill="auto"/>
            <w:noWrap/>
            <w:vAlign w:val="bottom"/>
          </w:tcPr>
          <w:p w14:paraId="0D471DC1" w14:textId="77777777" w:rsidR="00A82B80" w:rsidRDefault="00A82B80" w:rsidP="00741947">
            <w:pPr>
              <w:spacing w:after="0" w:line="240" w:lineRule="auto"/>
              <w:jc w:val="center"/>
              <w:rPr>
                <w:rFonts w:ascii="Calibri" w:eastAsia="Times New Roman" w:hAnsi="Calibri" w:cs="Calibri"/>
                <w:noProof/>
                <w:color w:val="000000"/>
                <w:lang w:val="en-US"/>
              </w:rPr>
            </w:pPr>
          </w:p>
        </w:tc>
      </w:tr>
      <w:tr w:rsidR="00A82B80" w:rsidRPr="00DA5D9D" w14:paraId="77BF2FE2"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737B93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0</w:t>
            </w:r>
          </w:p>
        </w:tc>
        <w:tc>
          <w:tcPr>
            <w:tcW w:w="3119" w:type="dxa"/>
            <w:tcBorders>
              <w:top w:val="nil"/>
              <w:left w:val="nil"/>
              <w:bottom w:val="single" w:sz="4" w:space="0" w:color="auto"/>
              <w:right w:val="single" w:sz="4" w:space="0" w:color="auto"/>
            </w:tcBorders>
            <w:shd w:val="clear" w:color="auto" w:fill="auto"/>
            <w:noWrap/>
            <w:hideMark/>
          </w:tcPr>
          <w:p w14:paraId="6FCA0956"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lang w:val="en-US"/>
              </w:rPr>
              <w:t>Leher</w:t>
            </w:r>
            <w:proofErr w:type="spellEnd"/>
            <w:r w:rsidRPr="005A59D2">
              <w:rPr>
                <w:rFonts w:ascii="Times New Roman" w:eastAsia="Times New Roman" w:hAnsi="Times New Roman" w:cs="Times New Roman"/>
                <w:color w:val="000000"/>
                <w:sz w:val="24"/>
                <w:szCs w:val="24"/>
                <w:lang w:val="en-US"/>
              </w:rPr>
              <w:t xml:space="preserve"> </w:t>
            </w:r>
            <w:proofErr w:type="spellStart"/>
            <w:r w:rsidRPr="005A59D2">
              <w:rPr>
                <w:rFonts w:ascii="Times New Roman" w:eastAsia="Times New Roman" w:hAnsi="Times New Roman" w:cs="Times New Roman"/>
                <w:color w:val="000000"/>
                <w:sz w:val="24"/>
                <w:szCs w:val="24"/>
                <w:lang w:val="en-US"/>
              </w:rPr>
              <w:t>bagian</w:t>
            </w:r>
            <w:proofErr w:type="spellEnd"/>
            <w:r w:rsidRPr="005A59D2">
              <w:rPr>
                <w:rFonts w:ascii="Times New Roman" w:eastAsia="Times New Roman" w:hAnsi="Times New Roman" w:cs="Times New Roman"/>
                <w:color w:val="000000"/>
                <w:sz w:val="24"/>
                <w:szCs w:val="24"/>
                <w:lang w:val="en-US"/>
              </w:rPr>
              <w:t xml:space="preserve"> </w:t>
            </w:r>
            <w:proofErr w:type="spellStart"/>
            <w:r w:rsidRPr="005A59D2">
              <w:rPr>
                <w:rFonts w:ascii="Times New Roman" w:eastAsia="Times New Roman" w:hAnsi="Times New Roman" w:cs="Times New Roman"/>
                <w:color w:val="000000"/>
                <w:sz w:val="24"/>
                <w:szCs w:val="24"/>
                <w:lang w:val="en-US"/>
              </w:rPr>
              <w:t>atas</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34D5209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F4F9CD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C3FC99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1626047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63C2C" w14:textId="77777777" w:rsidR="00A82B80" w:rsidRPr="00DA5D9D" w:rsidRDefault="00A82B80" w:rsidP="00741947">
            <w:pPr>
              <w:spacing w:after="0" w:line="240" w:lineRule="auto"/>
              <w:jc w:val="center"/>
              <w:rPr>
                <w:rFonts w:ascii="Calibri" w:eastAsia="Times New Roman" w:hAnsi="Calibri" w:cs="Calibri"/>
                <w:color w:val="000000"/>
                <w:lang w:val="en-US"/>
              </w:rPr>
            </w:pPr>
            <w:r>
              <w:rPr>
                <w:rFonts w:ascii="Calibri" w:eastAsia="Times New Roman" w:hAnsi="Calibri" w:cs="Calibri"/>
                <w:noProof/>
                <w:color w:val="000000"/>
                <w:lang w:val="id-ID" w:eastAsia="id-ID"/>
              </w:rPr>
              <mc:AlternateContent>
                <mc:Choice Requires="wps">
                  <w:drawing>
                    <wp:anchor distT="0" distB="0" distL="114300" distR="114300" simplePos="0" relativeHeight="252506112" behindDoc="0" locked="0" layoutInCell="1" allowOverlap="1" wp14:anchorId="2A898B65" wp14:editId="79B56C18">
                      <wp:simplePos x="0" y="0"/>
                      <wp:positionH relativeFrom="column">
                        <wp:posOffset>61595</wp:posOffset>
                      </wp:positionH>
                      <wp:positionV relativeFrom="paragraph">
                        <wp:posOffset>-4716145</wp:posOffset>
                      </wp:positionV>
                      <wp:extent cx="2331085" cy="4417060"/>
                      <wp:effectExtent l="0" t="0" r="12065" b="21590"/>
                      <wp:wrapNone/>
                      <wp:docPr id="95" name="Rectangle 95"/>
                      <wp:cNvGraphicFramePr/>
                      <a:graphic xmlns:a="http://schemas.openxmlformats.org/drawingml/2006/main">
                        <a:graphicData uri="http://schemas.microsoft.com/office/word/2010/wordprocessingShape">
                          <wps:wsp>
                            <wps:cNvSpPr/>
                            <wps:spPr>
                              <a:xfrm>
                                <a:off x="0" y="0"/>
                                <a:ext cx="2331085" cy="4417297"/>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17D5EC5" w14:textId="77777777" w:rsidR="000D7DF3" w:rsidRDefault="000D7DF3" w:rsidP="00A82B80">
                                  <w:pPr>
                                    <w:jc w:val="center"/>
                                  </w:pPr>
                                  <w:r>
                                    <w:rPr>
                                      <w:noProof/>
                                      <w:lang w:val="id-ID" w:eastAsia="id-ID"/>
                                    </w:rPr>
                                    <w:drawing>
                                      <wp:inline distT="0" distB="0" distL="0" distR="0" wp14:anchorId="19A47B30" wp14:editId="5616AF69">
                                        <wp:extent cx="1728317" cy="4095875"/>
                                        <wp:effectExtent l="0" t="0" r="5715" b="0"/>
                                        <wp:docPr id="123" name="Gambar 11206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13">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A898B65" id="Rectangle 95" o:spid="_x0000_s1139" style="position:absolute;left:0;text-align:left;margin-left:4.85pt;margin-top:-371.35pt;width:183.55pt;height:347.8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" fillcolor="white [3212]" strokecolor="white [3212]" strokeweight="1pt">
                      <v:textbox>
                        <w:txbxContent>
                          <w:p w14:paraId="017D5EC5" w14:textId="77777777" w:rsidR="000D7DF3" w:rsidRDefault="000D7DF3" w:rsidP="00A82B80">
                            <w:pPr>
                              <w:jc w:val="center"/>
                            </w:pPr>
                            <w:r>
                              <w:rPr>
                                <w:noProof/>
                                <w:lang w:val="en-US"/>
                              </w:rPr>
                              <w:drawing>
                                <wp:inline distT="0" distB="0" distL="0" distR="0" wp14:anchorId="19A47B30" wp14:editId="5616AF69">
                                  <wp:extent cx="1728317" cy="4095875"/>
                                  <wp:effectExtent l="0" t="0" r="5715" b="0"/>
                                  <wp:docPr id="123" name="Gambar 11206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27">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v:textbox>
                    </v:rect>
                  </w:pict>
                </mc:Fallback>
              </mc:AlternateContent>
            </w:r>
            <w:r w:rsidRPr="00DA5D9D">
              <w:rPr>
                <w:rFonts w:ascii="Calibri" w:eastAsia="Times New Roman" w:hAnsi="Calibri" w:cs="Calibri"/>
                <w:color w:val="000000"/>
                <w:lang w:val="en-US"/>
              </w:rPr>
              <w:t> </w:t>
            </w:r>
          </w:p>
        </w:tc>
      </w:tr>
      <w:tr w:rsidR="00A82B80" w:rsidRPr="00DA5D9D" w14:paraId="28036487"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C9CF16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w:t>
            </w:r>
          </w:p>
        </w:tc>
        <w:tc>
          <w:tcPr>
            <w:tcW w:w="3119" w:type="dxa"/>
            <w:tcBorders>
              <w:top w:val="nil"/>
              <w:left w:val="nil"/>
              <w:bottom w:val="single" w:sz="4" w:space="0" w:color="auto"/>
              <w:right w:val="single" w:sz="4" w:space="0" w:color="auto"/>
            </w:tcBorders>
            <w:shd w:val="clear" w:color="auto" w:fill="auto"/>
            <w:noWrap/>
            <w:vAlign w:val="bottom"/>
            <w:hideMark/>
          </w:tcPr>
          <w:p w14:paraId="2BE4EEE1"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eher</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bagi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bawah</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08AD031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05C1232"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1732F2A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18933567"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62747041"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6AF5DA5E"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5344CA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w:t>
            </w:r>
          </w:p>
        </w:tc>
        <w:tc>
          <w:tcPr>
            <w:tcW w:w="3119" w:type="dxa"/>
            <w:tcBorders>
              <w:top w:val="nil"/>
              <w:left w:val="nil"/>
              <w:bottom w:val="single" w:sz="4" w:space="0" w:color="auto"/>
              <w:right w:val="single" w:sz="4" w:space="0" w:color="auto"/>
            </w:tcBorders>
            <w:shd w:val="clear" w:color="auto" w:fill="auto"/>
            <w:noWrap/>
            <w:vAlign w:val="bottom"/>
            <w:hideMark/>
          </w:tcPr>
          <w:p w14:paraId="626CC887"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Bahu</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0255CF8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107BB9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10B3B31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58EA958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3A766462"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2D6B5595"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4C72F0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3</w:t>
            </w:r>
          </w:p>
        </w:tc>
        <w:tc>
          <w:tcPr>
            <w:tcW w:w="3119" w:type="dxa"/>
            <w:tcBorders>
              <w:top w:val="nil"/>
              <w:left w:val="nil"/>
              <w:bottom w:val="single" w:sz="4" w:space="0" w:color="auto"/>
              <w:right w:val="single" w:sz="4" w:space="0" w:color="auto"/>
            </w:tcBorders>
            <w:shd w:val="clear" w:color="auto" w:fill="auto"/>
            <w:noWrap/>
            <w:vAlign w:val="bottom"/>
            <w:hideMark/>
          </w:tcPr>
          <w:p w14:paraId="1863E228"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Bahu</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4AE7DE7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C4D5A9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E98F58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4D10D98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A759F42"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5A3A1D8A"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9BF0E3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4</w:t>
            </w:r>
          </w:p>
        </w:tc>
        <w:tc>
          <w:tcPr>
            <w:tcW w:w="3119" w:type="dxa"/>
            <w:tcBorders>
              <w:top w:val="nil"/>
              <w:left w:val="nil"/>
              <w:bottom w:val="single" w:sz="4" w:space="0" w:color="auto"/>
              <w:right w:val="single" w:sz="4" w:space="0" w:color="auto"/>
            </w:tcBorders>
            <w:shd w:val="clear" w:color="auto" w:fill="auto"/>
            <w:noWrap/>
            <w:vAlign w:val="bottom"/>
            <w:hideMark/>
          </w:tcPr>
          <w:p w14:paraId="01915310"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e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atas</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3F2C42B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2007246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D0CF0F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04841FC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5BC2C631"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5C082E82"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28C2BE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5</w:t>
            </w:r>
          </w:p>
        </w:tc>
        <w:tc>
          <w:tcPr>
            <w:tcW w:w="3119" w:type="dxa"/>
            <w:tcBorders>
              <w:top w:val="nil"/>
              <w:left w:val="nil"/>
              <w:bottom w:val="single" w:sz="4" w:space="0" w:color="auto"/>
              <w:right w:val="single" w:sz="4" w:space="0" w:color="auto"/>
            </w:tcBorders>
            <w:shd w:val="clear" w:color="auto" w:fill="auto"/>
            <w:noWrap/>
            <w:vAlign w:val="bottom"/>
            <w:hideMark/>
          </w:tcPr>
          <w:p w14:paraId="567BE3B3"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unggung</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69DB342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196BA84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222D6C0" w14:textId="77777777" w:rsidR="00A82B80" w:rsidRPr="00AD0A05" w:rsidRDefault="00A82B80" w:rsidP="00741947">
            <w:pPr>
              <w:spacing w:after="0" w:line="240" w:lineRule="auto"/>
              <w:jc w:val="center"/>
              <w:rPr>
                <w:rFonts w:ascii="Times New Roman" w:eastAsia="Times New Roman" w:hAnsi="Times New Roman" w:cs="Times New Roman"/>
                <w:b/>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1D95575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0545A644"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089E31B6"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0ED06B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6</w:t>
            </w:r>
          </w:p>
        </w:tc>
        <w:tc>
          <w:tcPr>
            <w:tcW w:w="3119" w:type="dxa"/>
            <w:tcBorders>
              <w:top w:val="nil"/>
              <w:left w:val="nil"/>
              <w:bottom w:val="single" w:sz="4" w:space="0" w:color="auto"/>
              <w:right w:val="single" w:sz="4" w:space="0" w:color="auto"/>
            </w:tcBorders>
            <w:shd w:val="clear" w:color="auto" w:fill="auto"/>
            <w:noWrap/>
            <w:vAlign w:val="bottom"/>
            <w:hideMark/>
          </w:tcPr>
          <w:p w14:paraId="6027A459" w14:textId="439A4A96" w:rsidR="00A82B80" w:rsidRPr="005A59D2" w:rsidRDefault="00741947" w:rsidP="00741947">
            <w:pPr>
              <w:spacing w:after="0" w:line="240" w:lineRule="auto"/>
              <w:jc w:val="both"/>
              <w:rPr>
                <w:rFonts w:ascii="Times New Roman" w:eastAsia="Times New Roman" w:hAnsi="Times New Roman" w:cs="Times New Roman"/>
                <w:color w:val="000000"/>
                <w:sz w:val="24"/>
                <w:szCs w:val="24"/>
                <w:lang w:val="en-US"/>
              </w:rPr>
            </w:pPr>
            <w:proofErr w:type="spellStart"/>
            <w:r>
              <w:rPr>
                <w:rFonts w:ascii="Times New Roman" w:eastAsia="Times New Roman" w:hAnsi="Times New Roman" w:cs="Times New Roman"/>
                <w:color w:val="000000"/>
                <w:sz w:val="24"/>
                <w:szCs w:val="24"/>
              </w:rPr>
              <w:t>L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6BD8CC9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72C8F2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037D635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7C5846F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61A81799"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C1F88F9"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7E5C08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7</w:t>
            </w:r>
          </w:p>
        </w:tc>
        <w:tc>
          <w:tcPr>
            <w:tcW w:w="3119" w:type="dxa"/>
            <w:tcBorders>
              <w:top w:val="nil"/>
              <w:left w:val="nil"/>
              <w:bottom w:val="single" w:sz="4" w:space="0" w:color="auto"/>
              <w:right w:val="single" w:sz="4" w:space="0" w:color="auto"/>
            </w:tcBorders>
            <w:shd w:val="clear" w:color="auto" w:fill="auto"/>
            <w:noWrap/>
            <w:vAlign w:val="bottom"/>
            <w:hideMark/>
          </w:tcPr>
          <w:p w14:paraId="0417B15F"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inggang</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BFC311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4F37C2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BEE73E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05E1444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2E0620A8"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7E817513"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0D69E4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8</w:t>
            </w:r>
          </w:p>
        </w:tc>
        <w:tc>
          <w:tcPr>
            <w:tcW w:w="3119" w:type="dxa"/>
            <w:tcBorders>
              <w:top w:val="nil"/>
              <w:left w:val="nil"/>
              <w:bottom w:val="single" w:sz="4" w:space="0" w:color="auto"/>
              <w:right w:val="single" w:sz="4" w:space="0" w:color="auto"/>
            </w:tcBorders>
            <w:shd w:val="clear" w:color="auto" w:fill="auto"/>
            <w:noWrap/>
            <w:vAlign w:val="bottom"/>
            <w:hideMark/>
          </w:tcPr>
          <w:p w14:paraId="64832A96"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anggul</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705B50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0FF9787"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864EDC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5303066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36192A88"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0695993E"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77559A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9</w:t>
            </w:r>
          </w:p>
        </w:tc>
        <w:tc>
          <w:tcPr>
            <w:tcW w:w="3119" w:type="dxa"/>
            <w:tcBorders>
              <w:top w:val="nil"/>
              <w:left w:val="nil"/>
              <w:bottom w:val="single" w:sz="4" w:space="0" w:color="auto"/>
              <w:right w:val="single" w:sz="4" w:space="0" w:color="auto"/>
            </w:tcBorders>
            <w:shd w:val="clear" w:color="auto" w:fill="auto"/>
            <w:noWrap/>
            <w:vAlign w:val="bottom"/>
            <w:hideMark/>
          </w:tcPr>
          <w:p w14:paraId="7BFD5054"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antat</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3FFF9F9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4C9A9EC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2CAFFB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20C179E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396F86DD"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1908D953"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424818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0</w:t>
            </w:r>
          </w:p>
        </w:tc>
        <w:tc>
          <w:tcPr>
            <w:tcW w:w="3119" w:type="dxa"/>
            <w:tcBorders>
              <w:top w:val="nil"/>
              <w:left w:val="nil"/>
              <w:bottom w:val="single" w:sz="4" w:space="0" w:color="auto"/>
              <w:right w:val="single" w:sz="4" w:space="0" w:color="auto"/>
            </w:tcBorders>
            <w:shd w:val="clear" w:color="auto" w:fill="auto"/>
            <w:noWrap/>
            <w:vAlign w:val="center"/>
            <w:hideMark/>
          </w:tcPr>
          <w:p w14:paraId="778A76CD"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Siku</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5FC975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16471B5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0F14CB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041926C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53F27F42"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1DAFBC16"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386108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1</w:t>
            </w:r>
          </w:p>
        </w:tc>
        <w:tc>
          <w:tcPr>
            <w:tcW w:w="3119" w:type="dxa"/>
            <w:tcBorders>
              <w:top w:val="nil"/>
              <w:left w:val="nil"/>
              <w:bottom w:val="single" w:sz="4" w:space="0" w:color="auto"/>
              <w:right w:val="single" w:sz="4" w:space="0" w:color="auto"/>
            </w:tcBorders>
            <w:shd w:val="clear" w:color="auto" w:fill="auto"/>
            <w:noWrap/>
            <w:vAlign w:val="bottom"/>
            <w:hideMark/>
          </w:tcPr>
          <w:p w14:paraId="493500E8"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Siku</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170936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26D3CF6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26C96FD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18D4BD3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346B913E"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FF5FBFA"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9CF532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2</w:t>
            </w:r>
          </w:p>
        </w:tc>
        <w:tc>
          <w:tcPr>
            <w:tcW w:w="3119" w:type="dxa"/>
            <w:tcBorders>
              <w:top w:val="nil"/>
              <w:left w:val="nil"/>
              <w:bottom w:val="single" w:sz="4" w:space="0" w:color="auto"/>
              <w:right w:val="single" w:sz="4" w:space="0" w:color="auto"/>
            </w:tcBorders>
            <w:shd w:val="clear" w:color="auto" w:fill="auto"/>
            <w:noWrap/>
            <w:vAlign w:val="bottom"/>
            <w:hideMark/>
          </w:tcPr>
          <w:p w14:paraId="21B71EF2"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e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bawah</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092B00E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1CE99B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7DEB448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45B22EA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5FB50E64"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0B7CFAD0"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AD0840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3</w:t>
            </w:r>
          </w:p>
        </w:tc>
        <w:tc>
          <w:tcPr>
            <w:tcW w:w="3119" w:type="dxa"/>
            <w:tcBorders>
              <w:top w:val="nil"/>
              <w:left w:val="nil"/>
              <w:bottom w:val="single" w:sz="4" w:space="0" w:color="auto"/>
              <w:right w:val="single" w:sz="4" w:space="0" w:color="auto"/>
            </w:tcBorders>
            <w:shd w:val="clear" w:color="auto" w:fill="auto"/>
            <w:noWrap/>
            <w:vAlign w:val="bottom"/>
            <w:hideMark/>
          </w:tcPr>
          <w:p w14:paraId="0C650092"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e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bawah</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9D38B3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390EDA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9FA5212"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232B690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536958B5"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6C625A95"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4AEB5F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4</w:t>
            </w:r>
          </w:p>
        </w:tc>
        <w:tc>
          <w:tcPr>
            <w:tcW w:w="3119" w:type="dxa"/>
            <w:tcBorders>
              <w:top w:val="nil"/>
              <w:left w:val="nil"/>
              <w:bottom w:val="single" w:sz="4" w:space="0" w:color="auto"/>
              <w:right w:val="single" w:sz="4" w:space="0" w:color="auto"/>
            </w:tcBorders>
            <w:shd w:val="clear" w:color="auto" w:fill="auto"/>
            <w:noWrap/>
            <w:vAlign w:val="bottom"/>
            <w:hideMark/>
          </w:tcPr>
          <w:p w14:paraId="4D8855C5"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ergela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ta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024F3C8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4D12E2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57E5643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16428A1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1B874B7"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09F25074"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439F89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5</w:t>
            </w:r>
          </w:p>
        </w:tc>
        <w:tc>
          <w:tcPr>
            <w:tcW w:w="3119" w:type="dxa"/>
            <w:tcBorders>
              <w:top w:val="nil"/>
              <w:left w:val="nil"/>
              <w:bottom w:val="single" w:sz="4" w:space="0" w:color="auto"/>
              <w:right w:val="single" w:sz="4" w:space="0" w:color="auto"/>
            </w:tcBorders>
            <w:shd w:val="clear" w:color="auto" w:fill="auto"/>
            <w:noWrap/>
            <w:vAlign w:val="bottom"/>
            <w:hideMark/>
          </w:tcPr>
          <w:p w14:paraId="0F03B438"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ergela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ta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C2594A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8C36E27"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2C65B89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556669D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54F65A48"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63CE94C1"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00532E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6</w:t>
            </w:r>
          </w:p>
        </w:tc>
        <w:tc>
          <w:tcPr>
            <w:tcW w:w="3119" w:type="dxa"/>
            <w:tcBorders>
              <w:top w:val="nil"/>
              <w:left w:val="nil"/>
              <w:bottom w:val="single" w:sz="4" w:space="0" w:color="auto"/>
              <w:right w:val="single" w:sz="4" w:space="0" w:color="auto"/>
            </w:tcBorders>
            <w:shd w:val="clear" w:color="auto" w:fill="auto"/>
            <w:noWrap/>
            <w:vAlign w:val="bottom"/>
            <w:hideMark/>
          </w:tcPr>
          <w:p w14:paraId="527DB92E"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Tangan</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3C35F29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CA7DB9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E9F7F0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57D812B8"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752F004"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7DB5488D"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72D9F0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7</w:t>
            </w:r>
          </w:p>
        </w:tc>
        <w:tc>
          <w:tcPr>
            <w:tcW w:w="3119" w:type="dxa"/>
            <w:tcBorders>
              <w:top w:val="nil"/>
              <w:left w:val="nil"/>
              <w:bottom w:val="single" w:sz="4" w:space="0" w:color="auto"/>
              <w:right w:val="single" w:sz="4" w:space="0" w:color="auto"/>
            </w:tcBorders>
            <w:shd w:val="clear" w:color="auto" w:fill="auto"/>
            <w:noWrap/>
            <w:hideMark/>
          </w:tcPr>
          <w:p w14:paraId="7C39E2F8"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lang w:val="en-US"/>
              </w:rPr>
              <w:t>Tangan</w:t>
            </w:r>
            <w:proofErr w:type="spellEnd"/>
            <w:r w:rsidRPr="005A59D2">
              <w:rPr>
                <w:rFonts w:ascii="Times New Roman" w:eastAsia="Times New Roman" w:hAnsi="Times New Roman" w:cs="Times New Roman"/>
                <w:color w:val="000000"/>
                <w:sz w:val="24"/>
                <w:szCs w:val="24"/>
                <w:lang w:val="en-US"/>
              </w:rPr>
              <w:t xml:space="preserve"> </w:t>
            </w:r>
            <w:proofErr w:type="spellStart"/>
            <w:r w:rsidRPr="005A59D2">
              <w:rPr>
                <w:rFonts w:ascii="Times New Roman" w:eastAsia="Times New Roman" w:hAnsi="Times New Roman" w:cs="Times New Roman"/>
                <w:color w:val="000000"/>
                <w:sz w:val="24"/>
                <w:szCs w:val="24"/>
                <w:lang w:val="en-US"/>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53C53CB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0B7967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2E15415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0078206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B7F4CE2"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61F9057E"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EAD3562"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8</w:t>
            </w:r>
          </w:p>
        </w:tc>
        <w:tc>
          <w:tcPr>
            <w:tcW w:w="3119" w:type="dxa"/>
            <w:tcBorders>
              <w:top w:val="nil"/>
              <w:left w:val="nil"/>
              <w:bottom w:val="single" w:sz="4" w:space="0" w:color="auto"/>
              <w:right w:val="single" w:sz="4" w:space="0" w:color="auto"/>
            </w:tcBorders>
            <w:shd w:val="clear" w:color="auto" w:fill="auto"/>
            <w:noWrap/>
            <w:vAlign w:val="bottom"/>
            <w:hideMark/>
          </w:tcPr>
          <w:p w14:paraId="45E5BEE7"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aha</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19D976A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46A9396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50D389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47407D2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00D1C07"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16D99ED5"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954A18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19</w:t>
            </w:r>
          </w:p>
        </w:tc>
        <w:tc>
          <w:tcPr>
            <w:tcW w:w="3119" w:type="dxa"/>
            <w:tcBorders>
              <w:top w:val="nil"/>
              <w:left w:val="nil"/>
              <w:bottom w:val="single" w:sz="4" w:space="0" w:color="auto"/>
              <w:right w:val="single" w:sz="4" w:space="0" w:color="auto"/>
            </w:tcBorders>
            <w:shd w:val="clear" w:color="auto" w:fill="auto"/>
            <w:noWrap/>
            <w:hideMark/>
          </w:tcPr>
          <w:p w14:paraId="2EC530A0"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 xml:space="preserve">Paha </w:t>
            </w:r>
            <w:proofErr w:type="spellStart"/>
            <w:r w:rsidRPr="005A59D2">
              <w:rPr>
                <w:rFonts w:ascii="Times New Roman" w:eastAsia="Times New Roman" w:hAnsi="Times New Roman" w:cs="Times New Roman"/>
                <w:color w:val="000000"/>
                <w:sz w:val="24"/>
                <w:szCs w:val="24"/>
                <w:lang w:val="en-US"/>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5DE744A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0C410B3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658FDD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6" w:type="dxa"/>
            <w:tcBorders>
              <w:top w:val="nil"/>
              <w:left w:val="nil"/>
              <w:bottom w:val="single" w:sz="4" w:space="0" w:color="auto"/>
              <w:right w:val="single" w:sz="4" w:space="0" w:color="auto"/>
            </w:tcBorders>
            <w:shd w:val="clear" w:color="auto" w:fill="auto"/>
            <w:noWrap/>
            <w:vAlign w:val="bottom"/>
            <w:hideMark/>
          </w:tcPr>
          <w:p w14:paraId="0F0E594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3482BEAC"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798B0929"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5AF1CC2"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0</w:t>
            </w:r>
          </w:p>
        </w:tc>
        <w:tc>
          <w:tcPr>
            <w:tcW w:w="3119" w:type="dxa"/>
            <w:tcBorders>
              <w:top w:val="nil"/>
              <w:left w:val="nil"/>
              <w:bottom w:val="single" w:sz="4" w:space="0" w:color="auto"/>
              <w:right w:val="single" w:sz="4" w:space="0" w:color="auto"/>
            </w:tcBorders>
            <w:shd w:val="clear" w:color="auto" w:fill="auto"/>
            <w:noWrap/>
            <w:vAlign w:val="bottom"/>
            <w:hideMark/>
          </w:tcPr>
          <w:p w14:paraId="19EF0DFA"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utu</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02F7FEF3"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EFC5C8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3277C13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373BBDF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09F43B13"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F346B01"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5EB721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1</w:t>
            </w:r>
          </w:p>
        </w:tc>
        <w:tc>
          <w:tcPr>
            <w:tcW w:w="3119" w:type="dxa"/>
            <w:tcBorders>
              <w:top w:val="nil"/>
              <w:left w:val="nil"/>
              <w:bottom w:val="single" w:sz="4" w:space="0" w:color="auto"/>
              <w:right w:val="single" w:sz="4" w:space="0" w:color="auto"/>
            </w:tcBorders>
            <w:shd w:val="clear" w:color="auto" w:fill="auto"/>
            <w:noWrap/>
            <w:vAlign w:val="bottom"/>
            <w:hideMark/>
          </w:tcPr>
          <w:p w14:paraId="1485A512"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Lutut</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661A518B"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1AB72F9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00A8A10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60352FE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127" w:type="dxa"/>
            <w:vMerge/>
            <w:tcBorders>
              <w:top w:val="nil"/>
              <w:left w:val="nil"/>
              <w:bottom w:val="single" w:sz="4" w:space="0" w:color="auto"/>
              <w:right w:val="single" w:sz="4" w:space="0" w:color="auto"/>
            </w:tcBorders>
            <w:vAlign w:val="center"/>
            <w:hideMark/>
          </w:tcPr>
          <w:p w14:paraId="737A8B06"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5DA22F8"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8F9C8B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2</w:t>
            </w:r>
          </w:p>
        </w:tc>
        <w:tc>
          <w:tcPr>
            <w:tcW w:w="3119" w:type="dxa"/>
            <w:tcBorders>
              <w:top w:val="nil"/>
              <w:left w:val="nil"/>
              <w:bottom w:val="single" w:sz="4" w:space="0" w:color="auto"/>
              <w:right w:val="single" w:sz="4" w:space="0" w:color="auto"/>
            </w:tcBorders>
            <w:shd w:val="clear" w:color="auto" w:fill="auto"/>
            <w:noWrap/>
            <w:vAlign w:val="bottom"/>
            <w:hideMark/>
          </w:tcPr>
          <w:p w14:paraId="0196465D"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Betis</w:t>
            </w:r>
            <w:proofErr w:type="spellEnd"/>
            <w:r w:rsidRPr="005A59D2">
              <w:rPr>
                <w:rFonts w:ascii="Times New Roman" w:eastAsia="Times New Roman" w:hAnsi="Times New Roman" w:cs="Times New Roman"/>
                <w:color w:val="000000"/>
                <w:sz w:val="24"/>
                <w:szCs w:val="24"/>
              </w:rPr>
              <w:t xml:space="preserve">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7D16198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53DD3AC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69251CF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4FD60C4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61A29926"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1F6157EE"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C7C479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3</w:t>
            </w:r>
          </w:p>
        </w:tc>
        <w:tc>
          <w:tcPr>
            <w:tcW w:w="3119" w:type="dxa"/>
            <w:tcBorders>
              <w:top w:val="nil"/>
              <w:left w:val="nil"/>
              <w:bottom w:val="single" w:sz="4" w:space="0" w:color="auto"/>
              <w:right w:val="single" w:sz="4" w:space="0" w:color="auto"/>
            </w:tcBorders>
            <w:shd w:val="clear" w:color="auto" w:fill="auto"/>
            <w:noWrap/>
            <w:hideMark/>
          </w:tcPr>
          <w:p w14:paraId="16D3D20A"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lang w:val="en-US"/>
              </w:rPr>
              <w:t>Betis</w:t>
            </w:r>
            <w:proofErr w:type="spellEnd"/>
            <w:r w:rsidRPr="005A59D2">
              <w:rPr>
                <w:rFonts w:ascii="Times New Roman" w:eastAsia="Times New Roman" w:hAnsi="Times New Roman" w:cs="Times New Roman"/>
                <w:color w:val="000000"/>
                <w:sz w:val="24"/>
                <w:szCs w:val="24"/>
                <w:lang w:val="en-US"/>
              </w:rPr>
              <w:t xml:space="preserve"> </w:t>
            </w:r>
            <w:proofErr w:type="spellStart"/>
            <w:r w:rsidRPr="005A59D2">
              <w:rPr>
                <w:rFonts w:ascii="Times New Roman" w:eastAsia="Times New Roman" w:hAnsi="Times New Roman" w:cs="Times New Roman"/>
                <w:color w:val="000000"/>
                <w:sz w:val="24"/>
                <w:szCs w:val="24"/>
                <w:lang w:val="en-US"/>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572D7D1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07256CD9"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1CD73D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01E28D27"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6B4DB68E"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6522342E"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477170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4</w:t>
            </w:r>
          </w:p>
        </w:tc>
        <w:tc>
          <w:tcPr>
            <w:tcW w:w="3119" w:type="dxa"/>
            <w:tcBorders>
              <w:top w:val="nil"/>
              <w:left w:val="nil"/>
              <w:bottom w:val="single" w:sz="4" w:space="0" w:color="auto"/>
              <w:right w:val="single" w:sz="4" w:space="0" w:color="auto"/>
            </w:tcBorders>
            <w:shd w:val="clear" w:color="auto" w:fill="auto"/>
            <w:noWrap/>
            <w:vAlign w:val="bottom"/>
            <w:hideMark/>
          </w:tcPr>
          <w:p w14:paraId="17BC6CE0"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rPr>
              <w:t>Pergelangan</w:t>
            </w:r>
            <w:proofErr w:type="spellEnd"/>
            <w:r w:rsidRPr="005A59D2">
              <w:rPr>
                <w:rFonts w:ascii="Times New Roman" w:eastAsia="Times New Roman" w:hAnsi="Times New Roman" w:cs="Times New Roman"/>
                <w:color w:val="000000"/>
                <w:sz w:val="24"/>
                <w:szCs w:val="24"/>
              </w:rPr>
              <w:t xml:space="preserve"> kaki </w:t>
            </w:r>
            <w:proofErr w:type="spellStart"/>
            <w:r w:rsidRPr="005A59D2">
              <w:rPr>
                <w:rFonts w:ascii="Times New Roman" w:eastAsia="Times New Roman" w:hAnsi="Times New Roman" w:cs="Times New Roman"/>
                <w:color w:val="000000"/>
                <w:sz w:val="24"/>
                <w:szCs w:val="24"/>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32A9795C"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2AA189C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12304CF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6205BB9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10FA15C7"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E45AC9C"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C38AE16"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5</w:t>
            </w:r>
          </w:p>
        </w:tc>
        <w:tc>
          <w:tcPr>
            <w:tcW w:w="3119" w:type="dxa"/>
            <w:tcBorders>
              <w:top w:val="nil"/>
              <w:left w:val="nil"/>
              <w:bottom w:val="single" w:sz="4" w:space="0" w:color="auto"/>
              <w:right w:val="single" w:sz="4" w:space="0" w:color="auto"/>
            </w:tcBorders>
            <w:shd w:val="clear" w:color="auto" w:fill="auto"/>
            <w:noWrap/>
            <w:hideMark/>
          </w:tcPr>
          <w:p w14:paraId="557B78FA"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proofErr w:type="spellStart"/>
            <w:r w:rsidRPr="005A59D2">
              <w:rPr>
                <w:rFonts w:ascii="Times New Roman" w:eastAsia="Times New Roman" w:hAnsi="Times New Roman" w:cs="Times New Roman"/>
                <w:color w:val="000000"/>
                <w:sz w:val="24"/>
                <w:szCs w:val="24"/>
                <w:lang w:val="en-US"/>
              </w:rPr>
              <w:t>Pergelangan</w:t>
            </w:r>
            <w:proofErr w:type="spellEnd"/>
            <w:r w:rsidRPr="005A59D2">
              <w:rPr>
                <w:rFonts w:ascii="Times New Roman" w:eastAsia="Times New Roman" w:hAnsi="Times New Roman" w:cs="Times New Roman"/>
                <w:color w:val="000000"/>
                <w:sz w:val="24"/>
                <w:szCs w:val="24"/>
                <w:lang w:val="en-US"/>
              </w:rPr>
              <w:t xml:space="preserve"> kaki </w:t>
            </w:r>
            <w:proofErr w:type="spellStart"/>
            <w:r w:rsidRPr="005A59D2">
              <w:rPr>
                <w:rFonts w:ascii="Times New Roman" w:eastAsia="Times New Roman" w:hAnsi="Times New Roman" w:cs="Times New Roman"/>
                <w:color w:val="000000"/>
                <w:sz w:val="24"/>
                <w:szCs w:val="24"/>
                <w:lang w:val="en-US"/>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7CDCF9B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4465CF95"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10D94DC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7B89FCDF"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77B6E394"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31D82EF2"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1FBC2A7"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6</w:t>
            </w:r>
          </w:p>
        </w:tc>
        <w:tc>
          <w:tcPr>
            <w:tcW w:w="3119" w:type="dxa"/>
            <w:tcBorders>
              <w:top w:val="nil"/>
              <w:left w:val="nil"/>
              <w:bottom w:val="single" w:sz="4" w:space="0" w:color="auto"/>
              <w:right w:val="single" w:sz="4" w:space="0" w:color="auto"/>
            </w:tcBorders>
            <w:shd w:val="clear" w:color="auto" w:fill="auto"/>
            <w:noWrap/>
            <w:hideMark/>
          </w:tcPr>
          <w:p w14:paraId="02673C51"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 xml:space="preserve">Kaki </w:t>
            </w:r>
            <w:proofErr w:type="spellStart"/>
            <w:r w:rsidRPr="005A59D2">
              <w:rPr>
                <w:rFonts w:ascii="Times New Roman" w:eastAsia="Times New Roman" w:hAnsi="Times New Roman" w:cs="Times New Roman"/>
                <w:color w:val="000000"/>
                <w:sz w:val="24"/>
                <w:szCs w:val="24"/>
                <w:lang w:val="en-US"/>
              </w:rPr>
              <w:t>kiri</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4D819304"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7EF1E501"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20EB656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019EEF6D"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4953E07E" w14:textId="77777777" w:rsidR="00A82B80" w:rsidRPr="00DA5D9D" w:rsidRDefault="00A82B80" w:rsidP="00741947">
            <w:pPr>
              <w:spacing w:after="0" w:line="240" w:lineRule="auto"/>
              <w:rPr>
                <w:rFonts w:ascii="Calibri" w:eastAsia="Times New Roman" w:hAnsi="Calibri" w:cs="Calibri"/>
                <w:color w:val="000000"/>
                <w:lang w:val="en-US"/>
              </w:rPr>
            </w:pPr>
          </w:p>
        </w:tc>
      </w:tr>
      <w:tr w:rsidR="00A82B80" w:rsidRPr="00DA5D9D" w14:paraId="2B6C2BA5" w14:textId="77777777" w:rsidTr="00741947">
        <w:trPr>
          <w:trHeight w:val="272"/>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D8DD1CE"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27</w:t>
            </w:r>
          </w:p>
        </w:tc>
        <w:tc>
          <w:tcPr>
            <w:tcW w:w="3119" w:type="dxa"/>
            <w:tcBorders>
              <w:top w:val="nil"/>
              <w:left w:val="nil"/>
              <w:bottom w:val="single" w:sz="4" w:space="0" w:color="auto"/>
              <w:right w:val="single" w:sz="4" w:space="0" w:color="auto"/>
            </w:tcBorders>
            <w:shd w:val="clear" w:color="auto" w:fill="auto"/>
            <w:noWrap/>
            <w:hideMark/>
          </w:tcPr>
          <w:p w14:paraId="54B6A826" w14:textId="77777777" w:rsidR="00A82B80" w:rsidRPr="005A59D2" w:rsidRDefault="00A82B80" w:rsidP="00741947">
            <w:pPr>
              <w:spacing w:after="0" w:line="240" w:lineRule="auto"/>
              <w:jc w:val="both"/>
              <w:rPr>
                <w:rFonts w:ascii="Times New Roman" w:eastAsia="Times New Roman" w:hAnsi="Times New Roman" w:cs="Times New Roman"/>
                <w:color w:val="000000"/>
                <w:sz w:val="24"/>
                <w:szCs w:val="24"/>
                <w:lang w:val="en-US"/>
              </w:rPr>
            </w:pPr>
            <w:r w:rsidRPr="005A59D2">
              <w:rPr>
                <w:rFonts w:ascii="Times New Roman" w:eastAsia="Times New Roman" w:hAnsi="Times New Roman" w:cs="Times New Roman"/>
                <w:color w:val="000000"/>
                <w:sz w:val="24"/>
                <w:szCs w:val="24"/>
                <w:lang w:val="en-US"/>
              </w:rPr>
              <w:t xml:space="preserve">Kaki </w:t>
            </w:r>
            <w:proofErr w:type="spellStart"/>
            <w:r w:rsidRPr="005A59D2">
              <w:rPr>
                <w:rFonts w:ascii="Times New Roman" w:eastAsia="Times New Roman" w:hAnsi="Times New Roman" w:cs="Times New Roman"/>
                <w:color w:val="000000"/>
                <w:sz w:val="24"/>
                <w:szCs w:val="24"/>
                <w:lang w:val="en-US"/>
              </w:rPr>
              <w:t>kanan</w:t>
            </w:r>
            <w:proofErr w:type="spellEnd"/>
          </w:p>
        </w:tc>
        <w:tc>
          <w:tcPr>
            <w:tcW w:w="444" w:type="dxa"/>
            <w:tcBorders>
              <w:top w:val="nil"/>
              <w:left w:val="nil"/>
              <w:bottom w:val="single" w:sz="4" w:space="0" w:color="auto"/>
              <w:right w:val="single" w:sz="4" w:space="0" w:color="auto"/>
            </w:tcBorders>
            <w:shd w:val="clear" w:color="auto" w:fill="auto"/>
            <w:noWrap/>
            <w:vAlign w:val="bottom"/>
            <w:hideMark/>
          </w:tcPr>
          <w:p w14:paraId="7E5D8B40"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4" w:type="dxa"/>
            <w:tcBorders>
              <w:top w:val="nil"/>
              <w:left w:val="nil"/>
              <w:bottom w:val="single" w:sz="4" w:space="0" w:color="auto"/>
              <w:right w:val="single" w:sz="4" w:space="0" w:color="auto"/>
            </w:tcBorders>
            <w:shd w:val="clear" w:color="auto" w:fill="auto"/>
            <w:noWrap/>
            <w:vAlign w:val="bottom"/>
            <w:hideMark/>
          </w:tcPr>
          <w:p w14:paraId="65B40119" w14:textId="77777777" w:rsidR="00A82B80" w:rsidRPr="00D355CB" w:rsidRDefault="00A82B80" w:rsidP="00741947">
            <w:pPr>
              <w:spacing w:after="0" w:line="240" w:lineRule="auto"/>
              <w:jc w:val="center"/>
              <w:rPr>
                <w:rFonts w:ascii="Times New Roman" w:eastAsia="Times New Roman" w:hAnsi="Times New Roman" w:cs="Times New Roman"/>
                <w:b/>
                <w:color w:val="000000"/>
                <w:sz w:val="24"/>
                <w:szCs w:val="24"/>
                <w:lang w:val="en-US"/>
              </w:rPr>
            </w:pPr>
            <w:r w:rsidRPr="005A59D2">
              <w:rPr>
                <w:rFonts w:ascii="Times New Roman" w:hAnsi="Times New Roman" w:cs="Times New Roman"/>
                <w:sz w:val="24"/>
                <w:szCs w:val="24"/>
              </w:rPr>
              <w:t>√</w:t>
            </w:r>
          </w:p>
        </w:tc>
        <w:tc>
          <w:tcPr>
            <w:tcW w:w="494" w:type="dxa"/>
            <w:tcBorders>
              <w:top w:val="nil"/>
              <w:left w:val="nil"/>
              <w:bottom w:val="single" w:sz="4" w:space="0" w:color="auto"/>
              <w:right w:val="single" w:sz="4" w:space="0" w:color="auto"/>
            </w:tcBorders>
            <w:shd w:val="clear" w:color="auto" w:fill="auto"/>
            <w:noWrap/>
            <w:vAlign w:val="bottom"/>
            <w:hideMark/>
          </w:tcPr>
          <w:p w14:paraId="459AF6D2"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96" w:type="dxa"/>
            <w:tcBorders>
              <w:top w:val="nil"/>
              <w:left w:val="nil"/>
              <w:bottom w:val="single" w:sz="4" w:space="0" w:color="auto"/>
              <w:right w:val="single" w:sz="4" w:space="0" w:color="auto"/>
            </w:tcBorders>
            <w:shd w:val="clear" w:color="auto" w:fill="auto"/>
            <w:noWrap/>
            <w:vAlign w:val="bottom"/>
            <w:hideMark/>
          </w:tcPr>
          <w:p w14:paraId="64FBAEDA" w14:textId="77777777" w:rsidR="00A82B80" w:rsidRPr="005A59D2" w:rsidRDefault="00A82B80" w:rsidP="00741947">
            <w:pPr>
              <w:spacing w:after="0" w:line="240" w:lineRule="auto"/>
              <w:jc w:val="center"/>
              <w:rPr>
                <w:rFonts w:ascii="Times New Roman" w:eastAsia="Times New Roman" w:hAnsi="Times New Roman" w:cs="Times New Roman"/>
                <w:color w:val="000000"/>
                <w:sz w:val="24"/>
                <w:szCs w:val="24"/>
                <w:lang w:val="en-US"/>
              </w:rPr>
            </w:pPr>
          </w:p>
        </w:tc>
        <w:tc>
          <w:tcPr>
            <w:tcW w:w="4127" w:type="dxa"/>
            <w:vMerge/>
            <w:tcBorders>
              <w:top w:val="nil"/>
              <w:left w:val="nil"/>
              <w:bottom w:val="single" w:sz="4" w:space="0" w:color="auto"/>
              <w:right w:val="single" w:sz="4" w:space="0" w:color="auto"/>
            </w:tcBorders>
            <w:vAlign w:val="center"/>
            <w:hideMark/>
          </w:tcPr>
          <w:p w14:paraId="266FD5DC" w14:textId="77777777" w:rsidR="00A82B80" w:rsidRPr="00DA5D9D" w:rsidRDefault="00A82B80" w:rsidP="00741947">
            <w:pPr>
              <w:keepNext/>
              <w:spacing w:after="0" w:line="240" w:lineRule="auto"/>
              <w:rPr>
                <w:rFonts w:ascii="Calibri" w:eastAsia="Times New Roman" w:hAnsi="Calibri" w:cs="Calibri"/>
                <w:color w:val="000000"/>
                <w:lang w:val="en-US"/>
              </w:rPr>
            </w:pPr>
          </w:p>
        </w:tc>
      </w:tr>
    </w:tbl>
    <w:p w14:paraId="6FD320CC" w14:textId="77777777" w:rsidR="00A82B80" w:rsidRDefault="00A82B80" w:rsidP="00A82B80">
      <w:pPr>
        <w:spacing w:line="360" w:lineRule="auto"/>
        <w:rPr>
          <w:rFonts w:ascii="Times New Roman" w:hAnsi="Times New Roman" w:cs="Times New Roman"/>
          <w:b/>
          <w:sz w:val="24"/>
          <w:szCs w:val="24"/>
        </w:rPr>
        <w:sectPr w:rsidR="00A82B80" w:rsidSect="00B760BB">
          <w:headerReference w:type="first" r:id="rId28"/>
          <w:footerReference w:type="first" r:id="rId29"/>
          <w:pgSz w:w="11906" w:h="16838"/>
          <w:pgMar w:top="2268" w:right="1701" w:bottom="1701" w:left="2268" w:header="708" w:footer="708" w:gutter="0"/>
          <w:cols w:space="708"/>
          <w:titlePg/>
          <w:docGrid w:linePitch="360"/>
        </w:sectPr>
      </w:pPr>
    </w:p>
    <w:p w14:paraId="119E135F" w14:textId="77777777" w:rsidR="00A82B80" w:rsidRDefault="00A82B80" w:rsidP="00A82B80">
      <w:pPr>
        <w:tabs>
          <w:tab w:val="left" w:pos="6527"/>
        </w:tabs>
        <w:rPr>
          <w:rFonts w:ascii="Times New Roman" w:hAnsi="Times New Roman" w:cs="Times New Roman"/>
          <w:i/>
          <w:sz w:val="24"/>
          <w:szCs w:val="24"/>
        </w:rPr>
      </w:pPr>
      <w:proofErr w:type="spellStart"/>
      <w:r>
        <w:rPr>
          <w:rFonts w:ascii="Times New Roman" w:hAnsi="Times New Roman" w:cs="Times New Roman"/>
          <w:i/>
          <w:sz w:val="24"/>
          <w:szCs w:val="24"/>
        </w:rPr>
        <w:lastRenderedPageBreak/>
        <w:t>Lampiran</w:t>
      </w:r>
      <w:proofErr w:type="spellEnd"/>
      <w:r>
        <w:rPr>
          <w:rFonts w:ascii="Times New Roman" w:hAnsi="Times New Roman" w:cs="Times New Roman"/>
          <w:i/>
          <w:sz w:val="24"/>
          <w:szCs w:val="24"/>
        </w:rPr>
        <w:t xml:space="preserve"> 3 </w:t>
      </w:r>
      <w:proofErr w:type="spellStart"/>
      <w:r w:rsidRPr="0084014C">
        <w:rPr>
          <w:rFonts w:ascii="Times New Roman" w:hAnsi="Times New Roman" w:cs="Times New Roman"/>
          <w:sz w:val="24"/>
          <w:szCs w:val="24"/>
        </w:rPr>
        <w:t>Produk</w:t>
      </w:r>
      <w:proofErr w:type="spellEnd"/>
      <w:r w:rsidRPr="0084014C">
        <w:rPr>
          <w:rFonts w:ascii="Times New Roman" w:hAnsi="Times New Roman" w:cs="Times New Roman"/>
          <w:sz w:val="24"/>
          <w:szCs w:val="24"/>
        </w:rPr>
        <w:t xml:space="preserve"> </w:t>
      </w:r>
      <w:proofErr w:type="spellStart"/>
      <w:r w:rsidRPr="0084014C">
        <w:rPr>
          <w:rFonts w:ascii="Times New Roman" w:hAnsi="Times New Roman" w:cs="Times New Roman"/>
          <w:sz w:val="24"/>
          <w:szCs w:val="24"/>
        </w:rPr>
        <w:t>Breket</w:t>
      </w:r>
      <w:proofErr w:type="spellEnd"/>
    </w:p>
    <w:p w14:paraId="7859CE4B" w14:textId="77777777" w:rsidR="00A82B80" w:rsidRDefault="00A82B80" w:rsidP="00A82B80">
      <w:pPr>
        <w:tabs>
          <w:tab w:val="left" w:pos="6527"/>
        </w:tabs>
        <w:jc w:val="center"/>
        <w:rPr>
          <w:rFonts w:ascii="Times New Roman" w:hAnsi="Times New Roman" w:cs="Times New Roman"/>
          <w:i/>
          <w:sz w:val="24"/>
          <w:szCs w:val="24"/>
        </w:rPr>
      </w:pPr>
      <w:r>
        <w:rPr>
          <w:rFonts w:ascii="Times New Roman" w:hAnsi="Times New Roman" w:cs="Times New Roman"/>
          <w:i/>
          <w:noProof/>
          <w:sz w:val="24"/>
          <w:szCs w:val="24"/>
          <w:lang w:val="id-ID" w:eastAsia="id-ID"/>
        </w:rPr>
        <w:drawing>
          <wp:inline distT="0" distB="0" distL="0" distR="0" wp14:anchorId="4000BCB8" wp14:editId="7754BD2D">
            <wp:extent cx="3348842" cy="2511737"/>
            <wp:effectExtent l="0" t="0" r="4445"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WhatsApp Image 2023-07-30 at 09.07.5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52831" cy="2514729"/>
                    </a:xfrm>
                    <a:prstGeom prst="rect">
                      <a:avLst/>
                    </a:prstGeom>
                  </pic:spPr>
                </pic:pic>
              </a:graphicData>
            </a:graphic>
          </wp:inline>
        </w:drawing>
      </w:r>
    </w:p>
    <w:p w14:paraId="7D9CBFF7" w14:textId="284C0896" w:rsidR="00A82B80" w:rsidRDefault="00A82B80" w:rsidP="00A82B80">
      <w:pPr>
        <w:tabs>
          <w:tab w:val="left" w:pos="6527"/>
        </w:tabs>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08EA5B7D" wp14:editId="21C492DE">
            <wp:extent cx="3325091" cy="4433594"/>
            <wp:effectExtent l="0" t="0" r="8890" b="508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WhatsApp Image 2023-07-30 at 09.09.26.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43516" cy="4458162"/>
                    </a:xfrm>
                    <a:prstGeom prst="rect">
                      <a:avLst/>
                    </a:prstGeom>
                  </pic:spPr>
                </pic:pic>
              </a:graphicData>
            </a:graphic>
          </wp:inline>
        </w:drawing>
      </w:r>
    </w:p>
    <w:p w14:paraId="561051BD" w14:textId="77777777" w:rsidR="00B33C61" w:rsidRDefault="00B33C61" w:rsidP="00A82B80">
      <w:pPr>
        <w:tabs>
          <w:tab w:val="left" w:pos="6527"/>
        </w:tabs>
        <w:jc w:val="center"/>
        <w:rPr>
          <w:rFonts w:ascii="Times New Roman" w:hAnsi="Times New Roman" w:cs="Times New Roman"/>
          <w:sz w:val="24"/>
          <w:szCs w:val="24"/>
        </w:rPr>
      </w:pPr>
    </w:p>
    <w:p w14:paraId="26EB4AA0" w14:textId="77777777" w:rsidR="00B33C61" w:rsidRPr="0084014C" w:rsidRDefault="00B33C61" w:rsidP="00587FF1">
      <w:pPr>
        <w:tabs>
          <w:tab w:val="left" w:pos="6527"/>
        </w:tabs>
        <w:rPr>
          <w:rFonts w:ascii="Times New Roman" w:hAnsi="Times New Roman" w:cs="Times New Roman"/>
          <w:sz w:val="24"/>
          <w:szCs w:val="24"/>
        </w:rPr>
      </w:pPr>
    </w:p>
    <w:sectPr w:rsidR="00B33C61" w:rsidRPr="0084014C" w:rsidSect="00B760BB">
      <w:headerReference w:type="first" r:id="rId32"/>
      <w:footerReference w:type="first" r:id="rId33"/>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39C484" w14:textId="77777777" w:rsidR="00623E87" w:rsidRDefault="00623E87" w:rsidP="003F7014">
      <w:pPr>
        <w:spacing w:after="0" w:line="240" w:lineRule="auto"/>
      </w:pPr>
      <w:r>
        <w:separator/>
      </w:r>
    </w:p>
  </w:endnote>
  <w:endnote w:type="continuationSeparator" w:id="0">
    <w:p w14:paraId="7749EA60" w14:textId="77777777" w:rsidR="00623E87" w:rsidRDefault="00623E87" w:rsidP="003F7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0C56D" w14:textId="601F3615" w:rsidR="000D7DF3" w:rsidRDefault="000D7DF3">
    <w:pPr>
      <w:pStyle w:val="Footer"/>
      <w:jc w:val="center"/>
    </w:pPr>
  </w:p>
  <w:p w14:paraId="3872DE09" w14:textId="77777777" w:rsidR="000D7DF3" w:rsidRDefault="000D7D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C1C75" w14:textId="72C690FD" w:rsidR="000D7DF3" w:rsidRDefault="000D7DF3">
    <w:pPr>
      <w:pStyle w:val="Footer"/>
      <w:jc w:val="center"/>
    </w:pPr>
  </w:p>
  <w:p w14:paraId="7658054A" w14:textId="77777777" w:rsidR="000D7DF3" w:rsidRDefault="000D7D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D1894" w14:textId="77777777" w:rsidR="00623E87" w:rsidRDefault="00623E87" w:rsidP="003F7014">
      <w:pPr>
        <w:spacing w:after="0" w:line="240" w:lineRule="auto"/>
      </w:pPr>
      <w:r>
        <w:separator/>
      </w:r>
    </w:p>
  </w:footnote>
  <w:footnote w:type="continuationSeparator" w:id="0">
    <w:p w14:paraId="6839DEC6" w14:textId="77777777" w:rsidR="00623E87" w:rsidRDefault="00623E87" w:rsidP="003F70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9CA22" w14:textId="77777777" w:rsidR="000D7DF3" w:rsidRDefault="000D7D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CA2AC" w14:textId="77777777" w:rsidR="000D7DF3" w:rsidRDefault="000D7DF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A7C86" w14:textId="77777777" w:rsidR="000D7DF3" w:rsidRDefault="000D7D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1D16"/>
    <w:multiLevelType w:val="hybridMultilevel"/>
    <w:tmpl w:val="2908A0FA"/>
    <w:lvl w:ilvl="0" w:tplc="04090015">
      <w:start w:val="1"/>
      <w:numFmt w:val="upperLetter"/>
      <w:lvlText w:val="%1."/>
      <w:lvlJc w:val="left"/>
      <w:pPr>
        <w:ind w:left="71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nsid w:val="03DC50AA"/>
    <w:multiLevelType w:val="hybridMultilevel"/>
    <w:tmpl w:val="0680C7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5E00790"/>
    <w:multiLevelType w:val="hybridMultilevel"/>
    <w:tmpl w:val="AB0A257A"/>
    <w:lvl w:ilvl="0" w:tplc="B81CBEBC">
      <w:start w:val="1"/>
      <w:numFmt w:val="lowerLetter"/>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
    <w:nsid w:val="097616D0"/>
    <w:multiLevelType w:val="hybridMultilevel"/>
    <w:tmpl w:val="DEBA19F8"/>
    <w:lvl w:ilvl="0" w:tplc="04090017">
      <w:start w:val="1"/>
      <w:numFmt w:val="lowerLetter"/>
      <w:lvlText w:val="%1)"/>
      <w:lvlJc w:val="left"/>
      <w:pPr>
        <w:ind w:left="786" w:hanging="360"/>
      </w:pPr>
    </w:lvl>
    <w:lvl w:ilvl="1" w:tplc="04090019">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
    <w:nsid w:val="131C3DD7"/>
    <w:multiLevelType w:val="hybridMultilevel"/>
    <w:tmpl w:val="034CB67E"/>
    <w:lvl w:ilvl="0" w:tplc="04090017">
      <w:start w:val="1"/>
      <w:numFmt w:val="lowerLetter"/>
      <w:lvlText w:val="%1)"/>
      <w:lvlJc w:val="left"/>
      <w:pPr>
        <w:ind w:left="786"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
    <w:nsid w:val="14897E73"/>
    <w:multiLevelType w:val="hybridMultilevel"/>
    <w:tmpl w:val="8856E5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CF6F7D"/>
    <w:multiLevelType w:val="hybridMultilevel"/>
    <w:tmpl w:val="1770751C"/>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54A65D3"/>
    <w:multiLevelType w:val="hybridMultilevel"/>
    <w:tmpl w:val="393E56B6"/>
    <w:lvl w:ilvl="0" w:tplc="61B6E6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7BD5596"/>
    <w:multiLevelType w:val="hybridMultilevel"/>
    <w:tmpl w:val="F8FEBD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87B613E"/>
    <w:multiLevelType w:val="multilevel"/>
    <w:tmpl w:val="187B613E"/>
    <w:lvl w:ilvl="0">
      <w:start w:val="1"/>
      <w:numFmt w:val="decimal"/>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CE64C00"/>
    <w:multiLevelType w:val="hybridMultilevel"/>
    <w:tmpl w:val="C46CFE04"/>
    <w:lvl w:ilvl="0" w:tplc="2612FAD8">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1">
    <w:nsid w:val="1E554D98"/>
    <w:multiLevelType w:val="hybridMultilevel"/>
    <w:tmpl w:val="5C12892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FD56F1D"/>
    <w:multiLevelType w:val="hybridMultilevel"/>
    <w:tmpl w:val="F60A6FF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nsid w:val="21946677"/>
    <w:multiLevelType w:val="hybridMultilevel"/>
    <w:tmpl w:val="78FA814C"/>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nsid w:val="22D50853"/>
    <w:multiLevelType w:val="hybridMultilevel"/>
    <w:tmpl w:val="FF6431C8"/>
    <w:lvl w:ilvl="0" w:tplc="750EFA9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nsid w:val="23616865"/>
    <w:multiLevelType w:val="hybridMultilevel"/>
    <w:tmpl w:val="FDEE1E5C"/>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8914A8"/>
    <w:multiLevelType w:val="hybridMultilevel"/>
    <w:tmpl w:val="C0D07C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AF11417"/>
    <w:multiLevelType w:val="hybridMultilevel"/>
    <w:tmpl w:val="3F5E6978"/>
    <w:lvl w:ilvl="0" w:tplc="0409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nsid w:val="2B813764"/>
    <w:multiLevelType w:val="hybridMultilevel"/>
    <w:tmpl w:val="C1F45D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2B320C"/>
    <w:multiLevelType w:val="hybridMultilevel"/>
    <w:tmpl w:val="AD120E00"/>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0">
    <w:nsid w:val="2F980C6F"/>
    <w:multiLevelType w:val="hybridMultilevel"/>
    <w:tmpl w:val="C05C24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5B34D46"/>
    <w:multiLevelType w:val="hybridMultilevel"/>
    <w:tmpl w:val="67BE40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67F51EE"/>
    <w:multiLevelType w:val="hybridMultilevel"/>
    <w:tmpl w:val="1818A6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8EC6538"/>
    <w:multiLevelType w:val="hybridMultilevel"/>
    <w:tmpl w:val="6ECE45BA"/>
    <w:lvl w:ilvl="0" w:tplc="04090017">
      <w:start w:val="1"/>
      <w:numFmt w:val="lowerLetter"/>
      <w:lvlText w:val="%1)"/>
      <w:lvlJc w:val="left"/>
      <w:pPr>
        <w:ind w:left="1070"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nsid w:val="3CD918BD"/>
    <w:multiLevelType w:val="hybridMultilevel"/>
    <w:tmpl w:val="7AEE8440"/>
    <w:lvl w:ilvl="0" w:tplc="3809000F">
      <w:start w:val="1"/>
      <w:numFmt w:val="decimal"/>
      <w:lvlText w:val="%1."/>
      <w:lvlJc w:val="left"/>
      <w:pPr>
        <w:ind w:left="840" w:hanging="360"/>
      </w:p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5">
    <w:nsid w:val="3DA46DA9"/>
    <w:multiLevelType w:val="hybridMultilevel"/>
    <w:tmpl w:val="262A6F26"/>
    <w:lvl w:ilvl="0" w:tplc="04090017">
      <w:start w:val="1"/>
      <w:numFmt w:val="lowerLetter"/>
      <w:lvlText w:val="%1)"/>
      <w:lvlJc w:val="left"/>
      <w:pPr>
        <w:ind w:left="786" w:hanging="360"/>
      </w:pPr>
    </w:lvl>
    <w:lvl w:ilvl="1" w:tplc="04090019">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6">
    <w:nsid w:val="42667A1E"/>
    <w:multiLevelType w:val="hybridMultilevel"/>
    <w:tmpl w:val="303835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E98762C"/>
    <w:multiLevelType w:val="hybridMultilevel"/>
    <w:tmpl w:val="D6A8A3AA"/>
    <w:lvl w:ilvl="0" w:tplc="04090015">
      <w:start w:val="1"/>
      <w:numFmt w:val="upperLetter"/>
      <w:lvlText w:val="%1."/>
      <w:lvlJc w:val="left"/>
      <w:pPr>
        <w:ind w:left="720" w:hanging="360"/>
      </w:pPr>
    </w:lvl>
    <w:lvl w:ilvl="1" w:tplc="B130F510">
      <w:start w:val="1"/>
      <w:numFmt w:val="decimal"/>
      <w:lvlText w:val="%2."/>
      <w:lvlJc w:val="left"/>
      <w:pPr>
        <w:ind w:left="36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267DEC"/>
    <w:multiLevelType w:val="hybridMultilevel"/>
    <w:tmpl w:val="481CD142"/>
    <w:lvl w:ilvl="0" w:tplc="D60AB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5B9E1255"/>
    <w:multiLevelType w:val="hybridMultilevel"/>
    <w:tmpl w:val="22D8122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nsid w:val="62BD4055"/>
    <w:multiLevelType w:val="hybridMultilevel"/>
    <w:tmpl w:val="8CD68C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3D77F32"/>
    <w:multiLevelType w:val="hybridMultilevel"/>
    <w:tmpl w:val="1D4A2614"/>
    <w:lvl w:ilvl="0" w:tplc="04090017">
      <w:start w:val="1"/>
      <w:numFmt w:val="lowerLetter"/>
      <w:lvlText w:val="%1)"/>
      <w:lvlJc w:val="left"/>
      <w:pPr>
        <w:ind w:left="502" w:hanging="360"/>
      </w:pPr>
      <w:rPr>
        <w:rFonts w:hint="default"/>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2">
    <w:nsid w:val="663A1C60"/>
    <w:multiLevelType w:val="hybridMultilevel"/>
    <w:tmpl w:val="545A6D9E"/>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nsid w:val="6B3D5BA9"/>
    <w:multiLevelType w:val="hybridMultilevel"/>
    <w:tmpl w:val="85CEAF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nsid w:val="6D580A0B"/>
    <w:multiLevelType w:val="hybridMultilevel"/>
    <w:tmpl w:val="BE24F67E"/>
    <w:lvl w:ilvl="0" w:tplc="04090017">
      <w:start w:val="1"/>
      <w:numFmt w:val="lowerLetter"/>
      <w:lvlText w:val="%1)"/>
      <w:lvlJc w:val="left"/>
      <w:pPr>
        <w:ind w:left="502" w:hanging="360"/>
      </w:p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nsid w:val="736545F4"/>
    <w:multiLevelType w:val="hybridMultilevel"/>
    <w:tmpl w:val="EE0CF16C"/>
    <w:lvl w:ilvl="0" w:tplc="38090019">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6">
    <w:nsid w:val="73C52E08"/>
    <w:multiLevelType w:val="hybridMultilevel"/>
    <w:tmpl w:val="A8D2163C"/>
    <w:lvl w:ilvl="0" w:tplc="7436DC0E">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7">
    <w:nsid w:val="7423458A"/>
    <w:multiLevelType w:val="hybridMultilevel"/>
    <w:tmpl w:val="A0101510"/>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77FC52A0"/>
    <w:multiLevelType w:val="hybridMultilevel"/>
    <w:tmpl w:val="3B2435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3"/>
  </w:num>
  <w:num w:numId="3">
    <w:abstractNumId w:val="4"/>
  </w:num>
  <w:num w:numId="4">
    <w:abstractNumId w:val="26"/>
  </w:num>
  <w:num w:numId="5">
    <w:abstractNumId w:val="20"/>
  </w:num>
  <w:num w:numId="6">
    <w:abstractNumId w:val="11"/>
  </w:num>
  <w:num w:numId="7">
    <w:abstractNumId w:val="17"/>
  </w:num>
  <w:num w:numId="8">
    <w:abstractNumId w:val="29"/>
  </w:num>
  <w:num w:numId="9">
    <w:abstractNumId w:val="23"/>
  </w:num>
  <w:num w:numId="10">
    <w:abstractNumId w:val="8"/>
  </w:num>
  <w:num w:numId="11">
    <w:abstractNumId w:val="1"/>
  </w:num>
  <w:num w:numId="12">
    <w:abstractNumId w:val="38"/>
  </w:num>
  <w:num w:numId="13">
    <w:abstractNumId w:val="27"/>
  </w:num>
  <w:num w:numId="14">
    <w:abstractNumId w:val="18"/>
  </w:num>
  <w:num w:numId="15">
    <w:abstractNumId w:val="15"/>
  </w:num>
  <w:num w:numId="16">
    <w:abstractNumId w:val="22"/>
  </w:num>
  <w:num w:numId="17">
    <w:abstractNumId w:val="31"/>
  </w:num>
  <w:num w:numId="18">
    <w:abstractNumId w:val="37"/>
  </w:num>
  <w:num w:numId="19">
    <w:abstractNumId w:val="16"/>
  </w:num>
  <w:num w:numId="20">
    <w:abstractNumId w:val="34"/>
  </w:num>
  <w:num w:numId="21">
    <w:abstractNumId w:val="3"/>
  </w:num>
  <w:num w:numId="22">
    <w:abstractNumId w:val="25"/>
  </w:num>
  <w:num w:numId="23">
    <w:abstractNumId w:val="0"/>
  </w:num>
  <w:num w:numId="24">
    <w:abstractNumId w:val="6"/>
  </w:num>
  <w:num w:numId="25">
    <w:abstractNumId w:val="12"/>
  </w:num>
  <w:num w:numId="26">
    <w:abstractNumId w:val="36"/>
  </w:num>
  <w:num w:numId="27">
    <w:abstractNumId w:val="35"/>
  </w:num>
  <w:num w:numId="28">
    <w:abstractNumId w:val="2"/>
  </w:num>
  <w:num w:numId="29">
    <w:abstractNumId w:val="28"/>
  </w:num>
  <w:num w:numId="30">
    <w:abstractNumId w:val="14"/>
  </w:num>
  <w:num w:numId="31">
    <w:abstractNumId w:val="24"/>
  </w:num>
  <w:num w:numId="32">
    <w:abstractNumId w:val="10"/>
  </w:num>
  <w:num w:numId="33">
    <w:abstractNumId w:val="7"/>
  </w:num>
  <w:num w:numId="34">
    <w:abstractNumId w:val="32"/>
  </w:num>
  <w:num w:numId="35">
    <w:abstractNumId w:val="19"/>
  </w:num>
  <w:num w:numId="36">
    <w:abstractNumId w:val="30"/>
  </w:num>
  <w:num w:numId="37">
    <w:abstractNumId w:val="5"/>
  </w:num>
  <w:num w:numId="38">
    <w:abstractNumId w:val="9"/>
  </w:num>
  <w:num w:numId="39">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35E1"/>
    <w:rsid w:val="00006AE6"/>
    <w:rsid w:val="00006DE2"/>
    <w:rsid w:val="00012FF6"/>
    <w:rsid w:val="00013807"/>
    <w:rsid w:val="00015158"/>
    <w:rsid w:val="000204D5"/>
    <w:rsid w:val="00020DEC"/>
    <w:rsid w:val="000229D4"/>
    <w:rsid w:val="00024FAD"/>
    <w:rsid w:val="0002584E"/>
    <w:rsid w:val="00026F85"/>
    <w:rsid w:val="00026FF6"/>
    <w:rsid w:val="00027B98"/>
    <w:rsid w:val="00030360"/>
    <w:rsid w:val="00031185"/>
    <w:rsid w:val="000334D1"/>
    <w:rsid w:val="00035494"/>
    <w:rsid w:val="0003754A"/>
    <w:rsid w:val="00043C36"/>
    <w:rsid w:val="00043ED8"/>
    <w:rsid w:val="00045D3F"/>
    <w:rsid w:val="000460EA"/>
    <w:rsid w:val="0005282C"/>
    <w:rsid w:val="000537C6"/>
    <w:rsid w:val="00060086"/>
    <w:rsid w:val="00060AC0"/>
    <w:rsid w:val="00060DDA"/>
    <w:rsid w:val="0006378A"/>
    <w:rsid w:val="000662B1"/>
    <w:rsid w:val="0006703D"/>
    <w:rsid w:val="00070575"/>
    <w:rsid w:val="0007222C"/>
    <w:rsid w:val="00076281"/>
    <w:rsid w:val="00081A86"/>
    <w:rsid w:val="00082DBE"/>
    <w:rsid w:val="00085BA4"/>
    <w:rsid w:val="00086AD1"/>
    <w:rsid w:val="00086C5E"/>
    <w:rsid w:val="000904CE"/>
    <w:rsid w:val="000921EF"/>
    <w:rsid w:val="000957BC"/>
    <w:rsid w:val="000A0336"/>
    <w:rsid w:val="000A0729"/>
    <w:rsid w:val="000A11A0"/>
    <w:rsid w:val="000A2010"/>
    <w:rsid w:val="000A72A7"/>
    <w:rsid w:val="000A7602"/>
    <w:rsid w:val="000B2B8A"/>
    <w:rsid w:val="000B316C"/>
    <w:rsid w:val="000B576C"/>
    <w:rsid w:val="000B6925"/>
    <w:rsid w:val="000C01A3"/>
    <w:rsid w:val="000C118D"/>
    <w:rsid w:val="000C6E5A"/>
    <w:rsid w:val="000D0CD0"/>
    <w:rsid w:val="000D1B8C"/>
    <w:rsid w:val="000D3D0F"/>
    <w:rsid w:val="000D4B92"/>
    <w:rsid w:val="000D6721"/>
    <w:rsid w:val="000D7DF3"/>
    <w:rsid w:val="000E02A7"/>
    <w:rsid w:val="000E0E9C"/>
    <w:rsid w:val="000E2055"/>
    <w:rsid w:val="000E2C57"/>
    <w:rsid w:val="000E3D7C"/>
    <w:rsid w:val="000E5012"/>
    <w:rsid w:val="000E663D"/>
    <w:rsid w:val="000E67EF"/>
    <w:rsid w:val="000E6B89"/>
    <w:rsid w:val="000F1E2C"/>
    <w:rsid w:val="000F47E8"/>
    <w:rsid w:val="000F4A3F"/>
    <w:rsid w:val="000F59AD"/>
    <w:rsid w:val="000F5E47"/>
    <w:rsid w:val="000F5FD7"/>
    <w:rsid w:val="00102BA7"/>
    <w:rsid w:val="00113903"/>
    <w:rsid w:val="00115E6B"/>
    <w:rsid w:val="001160E0"/>
    <w:rsid w:val="00116651"/>
    <w:rsid w:val="0011675F"/>
    <w:rsid w:val="001242E2"/>
    <w:rsid w:val="00126345"/>
    <w:rsid w:val="0014196D"/>
    <w:rsid w:val="00141A82"/>
    <w:rsid w:val="00143339"/>
    <w:rsid w:val="00144F0A"/>
    <w:rsid w:val="00150822"/>
    <w:rsid w:val="00151214"/>
    <w:rsid w:val="001539DE"/>
    <w:rsid w:val="00153E60"/>
    <w:rsid w:val="00154DAE"/>
    <w:rsid w:val="00160B1D"/>
    <w:rsid w:val="0016137D"/>
    <w:rsid w:val="00164FE5"/>
    <w:rsid w:val="00171735"/>
    <w:rsid w:val="00171D3D"/>
    <w:rsid w:val="00173652"/>
    <w:rsid w:val="00173734"/>
    <w:rsid w:val="001738A8"/>
    <w:rsid w:val="00174252"/>
    <w:rsid w:val="00175961"/>
    <w:rsid w:val="00176823"/>
    <w:rsid w:val="001778AD"/>
    <w:rsid w:val="001833E4"/>
    <w:rsid w:val="001849B8"/>
    <w:rsid w:val="00190ED6"/>
    <w:rsid w:val="001924B9"/>
    <w:rsid w:val="001971B1"/>
    <w:rsid w:val="001A2352"/>
    <w:rsid w:val="001A2C31"/>
    <w:rsid w:val="001A4E2E"/>
    <w:rsid w:val="001A7813"/>
    <w:rsid w:val="001A7F4D"/>
    <w:rsid w:val="001B049E"/>
    <w:rsid w:val="001C639E"/>
    <w:rsid w:val="001C7091"/>
    <w:rsid w:val="001D149B"/>
    <w:rsid w:val="001D2542"/>
    <w:rsid w:val="001D36FF"/>
    <w:rsid w:val="001E136B"/>
    <w:rsid w:val="001F29F5"/>
    <w:rsid w:val="001F4443"/>
    <w:rsid w:val="001F4A61"/>
    <w:rsid w:val="002024F4"/>
    <w:rsid w:val="0020329E"/>
    <w:rsid w:val="0020363E"/>
    <w:rsid w:val="00204A81"/>
    <w:rsid w:val="00207B7D"/>
    <w:rsid w:val="00210F82"/>
    <w:rsid w:val="00211787"/>
    <w:rsid w:val="00211A92"/>
    <w:rsid w:val="00212824"/>
    <w:rsid w:val="00220B9E"/>
    <w:rsid w:val="00221724"/>
    <w:rsid w:val="00222805"/>
    <w:rsid w:val="00223D83"/>
    <w:rsid w:val="00224DAE"/>
    <w:rsid w:val="00225AB5"/>
    <w:rsid w:val="00232DB4"/>
    <w:rsid w:val="00233D9A"/>
    <w:rsid w:val="002343F1"/>
    <w:rsid w:val="00242C99"/>
    <w:rsid w:val="002430D4"/>
    <w:rsid w:val="00243433"/>
    <w:rsid w:val="00244F1E"/>
    <w:rsid w:val="002473E1"/>
    <w:rsid w:val="002508D5"/>
    <w:rsid w:val="00250E5F"/>
    <w:rsid w:val="00250F2C"/>
    <w:rsid w:val="002553E1"/>
    <w:rsid w:val="002560F2"/>
    <w:rsid w:val="00256196"/>
    <w:rsid w:val="00257533"/>
    <w:rsid w:val="00257A4F"/>
    <w:rsid w:val="0026386A"/>
    <w:rsid w:val="00267BFB"/>
    <w:rsid w:val="00267DAE"/>
    <w:rsid w:val="00270F6C"/>
    <w:rsid w:val="0027239C"/>
    <w:rsid w:val="00272429"/>
    <w:rsid w:val="00272751"/>
    <w:rsid w:val="00276D2A"/>
    <w:rsid w:val="00277437"/>
    <w:rsid w:val="00283E3B"/>
    <w:rsid w:val="00284C52"/>
    <w:rsid w:val="00287E56"/>
    <w:rsid w:val="00290592"/>
    <w:rsid w:val="00291F77"/>
    <w:rsid w:val="002938A2"/>
    <w:rsid w:val="00295E60"/>
    <w:rsid w:val="0029796C"/>
    <w:rsid w:val="002A10AE"/>
    <w:rsid w:val="002A2B68"/>
    <w:rsid w:val="002A44FB"/>
    <w:rsid w:val="002A79E0"/>
    <w:rsid w:val="002B2105"/>
    <w:rsid w:val="002B541F"/>
    <w:rsid w:val="002B64AE"/>
    <w:rsid w:val="002B7327"/>
    <w:rsid w:val="002C3AE0"/>
    <w:rsid w:val="002C4DD7"/>
    <w:rsid w:val="002C78FC"/>
    <w:rsid w:val="002D0309"/>
    <w:rsid w:val="002D351B"/>
    <w:rsid w:val="002D3958"/>
    <w:rsid w:val="002E3A53"/>
    <w:rsid w:val="002E486B"/>
    <w:rsid w:val="002E69B0"/>
    <w:rsid w:val="002F0888"/>
    <w:rsid w:val="002F40CE"/>
    <w:rsid w:val="00303484"/>
    <w:rsid w:val="00304E45"/>
    <w:rsid w:val="003063D7"/>
    <w:rsid w:val="003070D0"/>
    <w:rsid w:val="003070EC"/>
    <w:rsid w:val="003108B7"/>
    <w:rsid w:val="003129B5"/>
    <w:rsid w:val="00316BA8"/>
    <w:rsid w:val="0031745E"/>
    <w:rsid w:val="00317650"/>
    <w:rsid w:val="003216B1"/>
    <w:rsid w:val="00323219"/>
    <w:rsid w:val="00324744"/>
    <w:rsid w:val="00325A38"/>
    <w:rsid w:val="00326522"/>
    <w:rsid w:val="0032770A"/>
    <w:rsid w:val="0033300D"/>
    <w:rsid w:val="00334179"/>
    <w:rsid w:val="00345532"/>
    <w:rsid w:val="00350ACC"/>
    <w:rsid w:val="00350CD8"/>
    <w:rsid w:val="0035190D"/>
    <w:rsid w:val="0035323D"/>
    <w:rsid w:val="003546B7"/>
    <w:rsid w:val="00355A65"/>
    <w:rsid w:val="003601D3"/>
    <w:rsid w:val="003605D2"/>
    <w:rsid w:val="003622A6"/>
    <w:rsid w:val="00363539"/>
    <w:rsid w:val="0036526C"/>
    <w:rsid w:val="003674EA"/>
    <w:rsid w:val="00373A9A"/>
    <w:rsid w:val="00373CF3"/>
    <w:rsid w:val="00374079"/>
    <w:rsid w:val="0037413F"/>
    <w:rsid w:val="003773D9"/>
    <w:rsid w:val="0038540A"/>
    <w:rsid w:val="0038584E"/>
    <w:rsid w:val="00390EF3"/>
    <w:rsid w:val="00392871"/>
    <w:rsid w:val="00393691"/>
    <w:rsid w:val="003937F9"/>
    <w:rsid w:val="00395208"/>
    <w:rsid w:val="00395610"/>
    <w:rsid w:val="003962DD"/>
    <w:rsid w:val="00397DBB"/>
    <w:rsid w:val="003A00F4"/>
    <w:rsid w:val="003A54BE"/>
    <w:rsid w:val="003A6683"/>
    <w:rsid w:val="003A7B13"/>
    <w:rsid w:val="003B234F"/>
    <w:rsid w:val="003B3664"/>
    <w:rsid w:val="003B3C9C"/>
    <w:rsid w:val="003B3CCA"/>
    <w:rsid w:val="003B6790"/>
    <w:rsid w:val="003C034F"/>
    <w:rsid w:val="003D3C90"/>
    <w:rsid w:val="003D559B"/>
    <w:rsid w:val="003E0B92"/>
    <w:rsid w:val="003E1477"/>
    <w:rsid w:val="003E2CA0"/>
    <w:rsid w:val="003E697F"/>
    <w:rsid w:val="003E6D8D"/>
    <w:rsid w:val="003F2D29"/>
    <w:rsid w:val="003F302E"/>
    <w:rsid w:val="003F31C2"/>
    <w:rsid w:val="003F331C"/>
    <w:rsid w:val="003F425E"/>
    <w:rsid w:val="003F474E"/>
    <w:rsid w:val="003F59A8"/>
    <w:rsid w:val="003F5F03"/>
    <w:rsid w:val="003F7014"/>
    <w:rsid w:val="003F702A"/>
    <w:rsid w:val="0040622C"/>
    <w:rsid w:val="00406FE1"/>
    <w:rsid w:val="00411C5B"/>
    <w:rsid w:val="004140CE"/>
    <w:rsid w:val="0041507B"/>
    <w:rsid w:val="00422756"/>
    <w:rsid w:val="004235CF"/>
    <w:rsid w:val="004238E9"/>
    <w:rsid w:val="00424F46"/>
    <w:rsid w:val="00434795"/>
    <w:rsid w:val="00436ED9"/>
    <w:rsid w:val="00436EE9"/>
    <w:rsid w:val="0044305E"/>
    <w:rsid w:val="00445BF6"/>
    <w:rsid w:val="0044669B"/>
    <w:rsid w:val="0044730C"/>
    <w:rsid w:val="00447DBE"/>
    <w:rsid w:val="00453BA6"/>
    <w:rsid w:val="004540A8"/>
    <w:rsid w:val="00454414"/>
    <w:rsid w:val="0045637E"/>
    <w:rsid w:val="00466F8B"/>
    <w:rsid w:val="004710E5"/>
    <w:rsid w:val="004715B8"/>
    <w:rsid w:val="00471F25"/>
    <w:rsid w:val="00473279"/>
    <w:rsid w:val="00474E85"/>
    <w:rsid w:val="00476067"/>
    <w:rsid w:val="00476C55"/>
    <w:rsid w:val="004807C9"/>
    <w:rsid w:val="00481733"/>
    <w:rsid w:val="00484B0A"/>
    <w:rsid w:val="00491B77"/>
    <w:rsid w:val="0049408B"/>
    <w:rsid w:val="004977E1"/>
    <w:rsid w:val="004A700D"/>
    <w:rsid w:val="004B5645"/>
    <w:rsid w:val="004C209B"/>
    <w:rsid w:val="004C4D3F"/>
    <w:rsid w:val="004D1C60"/>
    <w:rsid w:val="004D78D3"/>
    <w:rsid w:val="004E1211"/>
    <w:rsid w:val="004F005A"/>
    <w:rsid w:val="004F0412"/>
    <w:rsid w:val="004F407D"/>
    <w:rsid w:val="004F7E61"/>
    <w:rsid w:val="005001BE"/>
    <w:rsid w:val="0050054B"/>
    <w:rsid w:val="00503A63"/>
    <w:rsid w:val="00504ECA"/>
    <w:rsid w:val="00511E19"/>
    <w:rsid w:val="00511FE4"/>
    <w:rsid w:val="00514AA1"/>
    <w:rsid w:val="00520686"/>
    <w:rsid w:val="00522A9B"/>
    <w:rsid w:val="00522BB5"/>
    <w:rsid w:val="00524173"/>
    <w:rsid w:val="00524E8A"/>
    <w:rsid w:val="00525618"/>
    <w:rsid w:val="005300A8"/>
    <w:rsid w:val="00535E45"/>
    <w:rsid w:val="005373C3"/>
    <w:rsid w:val="00541077"/>
    <w:rsid w:val="005410DC"/>
    <w:rsid w:val="005540B0"/>
    <w:rsid w:val="00555524"/>
    <w:rsid w:val="005569F5"/>
    <w:rsid w:val="00562090"/>
    <w:rsid w:val="00563052"/>
    <w:rsid w:val="005654D2"/>
    <w:rsid w:val="005667B2"/>
    <w:rsid w:val="005714F6"/>
    <w:rsid w:val="00573F2F"/>
    <w:rsid w:val="00577A59"/>
    <w:rsid w:val="00580178"/>
    <w:rsid w:val="00580F01"/>
    <w:rsid w:val="00582AEE"/>
    <w:rsid w:val="00585F21"/>
    <w:rsid w:val="005863EB"/>
    <w:rsid w:val="00587FF1"/>
    <w:rsid w:val="00593D1A"/>
    <w:rsid w:val="00596247"/>
    <w:rsid w:val="00596999"/>
    <w:rsid w:val="005A0DBA"/>
    <w:rsid w:val="005A115D"/>
    <w:rsid w:val="005A54E4"/>
    <w:rsid w:val="005A59D2"/>
    <w:rsid w:val="005A5E13"/>
    <w:rsid w:val="005A7596"/>
    <w:rsid w:val="005B3EDC"/>
    <w:rsid w:val="005B67CD"/>
    <w:rsid w:val="005C2640"/>
    <w:rsid w:val="005C3EC0"/>
    <w:rsid w:val="005C45DD"/>
    <w:rsid w:val="005D07BA"/>
    <w:rsid w:val="005D0A1F"/>
    <w:rsid w:val="005D0D34"/>
    <w:rsid w:val="005D20EF"/>
    <w:rsid w:val="005D2D66"/>
    <w:rsid w:val="005D5854"/>
    <w:rsid w:val="005D66BA"/>
    <w:rsid w:val="005E0A09"/>
    <w:rsid w:val="005E262C"/>
    <w:rsid w:val="005E4488"/>
    <w:rsid w:val="005F012C"/>
    <w:rsid w:val="005F1BC2"/>
    <w:rsid w:val="005F5356"/>
    <w:rsid w:val="005F5AAA"/>
    <w:rsid w:val="005F6C3F"/>
    <w:rsid w:val="00602C04"/>
    <w:rsid w:val="00604388"/>
    <w:rsid w:val="006068DA"/>
    <w:rsid w:val="00606A4A"/>
    <w:rsid w:val="00610B7C"/>
    <w:rsid w:val="00612AF8"/>
    <w:rsid w:val="00612C48"/>
    <w:rsid w:val="00613E09"/>
    <w:rsid w:val="006164F1"/>
    <w:rsid w:val="00622312"/>
    <w:rsid w:val="00623E87"/>
    <w:rsid w:val="0062527B"/>
    <w:rsid w:val="006255BB"/>
    <w:rsid w:val="00625858"/>
    <w:rsid w:val="006357E4"/>
    <w:rsid w:val="00636DEB"/>
    <w:rsid w:val="006401AC"/>
    <w:rsid w:val="00641AF7"/>
    <w:rsid w:val="006422B0"/>
    <w:rsid w:val="00643586"/>
    <w:rsid w:val="006445BF"/>
    <w:rsid w:val="006474F5"/>
    <w:rsid w:val="006521FE"/>
    <w:rsid w:val="00654182"/>
    <w:rsid w:val="006560C0"/>
    <w:rsid w:val="00657E68"/>
    <w:rsid w:val="006631FF"/>
    <w:rsid w:val="0066584F"/>
    <w:rsid w:val="00673115"/>
    <w:rsid w:val="00675677"/>
    <w:rsid w:val="00677C86"/>
    <w:rsid w:val="00682512"/>
    <w:rsid w:val="006837DF"/>
    <w:rsid w:val="0068663E"/>
    <w:rsid w:val="006923EE"/>
    <w:rsid w:val="006973C2"/>
    <w:rsid w:val="0069788F"/>
    <w:rsid w:val="006A52DB"/>
    <w:rsid w:val="006A5540"/>
    <w:rsid w:val="006A7B7D"/>
    <w:rsid w:val="006B383D"/>
    <w:rsid w:val="006B44B5"/>
    <w:rsid w:val="006B4E04"/>
    <w:rsid w:val="006B5181"/>
    <w:rsid w:val="006B51D1"/>
    <w:rsid w:val="006B6114"/>
    <w:rsid w:val="006B6494"/>
    <w:rsid w:val="006C3643"/>
    <w:rsid w:val="006C45E3"/>
    <w:rsid w:val="006C52EC"/>
    <w:rsid w:val="006C781B"/>
    <w:rsid w:val="006D2D8F"/>
    <w:rsid w:val="006D44F1"/>
    <w:rsid w:val="006D5767"/>
    <w:rsid w:val="006D5C78"/>
    <w:rsid w:val="006D646C"/>
    <w:rsid w:val="006D701E"/>
    <w:rsid w:val="006E4DB3"/>
    <w:rsid w:val="006E4E6E"/>
    <w:rsid w:val="006E5E9C"/>
    <w:rsid w:val="006F0C7E"/>
    <w:rsid w:val="006F33E4"/>
    <w:rsid w:val="00701529"/>
    <w:rsid w:val="007027D1"/>
    <w:rsid w:val="0070311C"/>
    <w:rsid w:val="00704496"/>
    <w:rsid w:val="007047BE"/>
    <w:rsid w:val="007055A8"/>
    <w:rsid w:val="007110D4"/>
    <w:rsid w:val="00711602"/>
    <w:rsid w:val="007116FC"/>
    <w:rsid w:val="00712353"/>
    <w:rsid w:val="00713875"/>
    <w:rsid w:val="007158DA"/>
    <w:rsid w:val="00716A52"/>
    <w:rsid w:val="0071798A"/>
    <w:rsid w:val="00717D97"/>
    <w:rsid w:val="00720EAD"/>
    <w:rsid w:val="0072126C"/>
    <w:rsid w:val="00722B1C"/>
    <w:rsid w:val="00722C1E"/>
    <w:rsid w:val="00723AB0"/>
    <w:rsid w:val="007330BB"/>
    <w:rsid w:val="00734BC5"/>
    <w:rsid w:val="007373D4"/>
    <w:rsid w:val="00741947"/>
    <w:rsid w:val="007466A1"/>
    <w:rsid w:val="0075003A"/>
    <w:rsid w:val="00754A0C"/>
    <w:rsid w:val="00754CE0"/>
    <w:rsid w:val="007552C4"/>
    <w:rsid w:val="007564BE"/>
    <w:rsid w:val="0076686E"/>
    <w:rsid w:val="007754A9"/>
    <w:rsid w:val="007754BF"/>
    <w:rsid w:val="00781906"/>
    <w:rsid w:val="007864DD"/>
    <w:rsid w:val="007906DB"/>
    <w:rsid w:val="00791BAD"/>
    <w:rsid w:val="007935EF"/>
    <w:rsid w:val="00793AAB"/>
    <w:rsid w:val="0079677B"/>
    <w:rsid w:val="007A0EBC"/>
    <w:rsid w:val="007A244F"/>
    <w:rsid w:val="007A2A46"/>
    <w:rsid w:val="007B138A"/>
    <w:rsid w:val="007B5B18"/>
    <w:rsid w:val="007B6E37"/>
    <w:rsid w:val="007B7EA6"/>
    <w:rsid w:val="007C00F3"/>
    <w:rsid w:val="007C0F16"/>
    <w:rsid w:val="007C26C3"/>
    <w:rsid w:val="007C3F0D"/>
    <w:rsid w:val="007C406C"/>
    <w:rsid w:val="007C73D2"/>
    <w:rsid w:val="007C7C6D"/>
    <w:rsid w:val="007D256C"/>
    <w:rsid w:val="007D336D"/>
    <w:rsid w:val="007D3CED"/>
    <w:rsid w:val="007D5817"/>
    <w:rsid w:val="007E2BD3"/>
    <w:rsid w:val="007E73F0"/>
    <w:rsid w:val="007E785D"/>
    <w:rsid w:val="007E7A55"/>
    <w:rsid w:val="007F4EF6"/>
    <w:rsid w:val="007F70FF"/>
    <w:rsid w:val="007F75AE"/>
    <w:rsid w:val="00800193"/>
    <w:rsid w:val="008179C9"/>
    <w:rsid w:val="00825EDF"/>
    <w:rsid w:val="00830A8E"/>
    <w:rsid w:val="0083304A"/>
    <w:rsid w:val="00833DDC"/>
    <w:rsid w:val="00837D47"/>
    <w:rsid w:val="0084014C"/>
    <w:rsid w:val="00841984"/>
    <w:rsid w:val="008437D2"/>
    <w:rsid w:val="00844462"/>
    <w:rsid w:val="00847435"/>
    <w:rsid w:val="00852AAD"/>
    <w:rsid w:val="0085611B"/>
    <w:rsid w:val="008573A9"/>
    <w:rsid w:val="00860A94"/>
    <w:rsid w:val="008640CC"/>
    <w:rsid w:val="00864246"/>
    <w:rsid w:val="008656D6"/>
    <w:rsid w:val="008668EE"/>
    <w:rsid w:val="0086722E"/>
    <w:rsid w:val="00871126"/>
    <w:rsid w:val="00871705"/>
    <w:rsid w:val="00873761"/>
    <w:rsid w:val="0087451D"/>
    <w:rsid w:val="00877CD6"/>
    <w:rsid w:val="00880774"/>
    <w:rsid w:val="00880BDC"/>
    <w:rsid w:val="00883C21"/>
    <w:rsid w:val="00884598"/>
    <w:rsid w:val="00884825"/>
    <w:rsid w:val="008862B0"/>
    <w:rsid w:val="00890412"/>
    <w:rsid w:val="00890701"/>
    <w:rsid w:val="00892835"/>
    <w:rsid w:val="00892AC5"/>
    <w:rsid w:val="00892F0A"/>
    <w:rsid w:val="00895221"/>
    <w:rsid w:val="00897385"/>
    <w:rsid w:val="008A0E65"/>
    <w:rsid w:val="008A6607"/>
    <w:rsid w:val="008A6FE0"/>
    <w:rsid w:val="008A7863"/>
    <w:rsid w:val="008B0755"/>
    <w:rsid w:val="008B0A64"/>
    <w:rsid w:val="008B28A2"/>
    <w:rsid w:val="008B350E"/>
    <w:rsid w:val="008B4901"/>
    <w:rsid w:val="008B5EC5"/>
    <w:rsid w:val="008C2322"/>
    <w:rsid w:val="008C2FFE"/>
    <w:rsid w:val="008C53E4"/>
    <w:rsid w:val="008C5429"/>
    <w:rsid w:val="008C7644"/>
    <w:rsid w:val="008D29C2"/>
    <w:rsid w:val="008D45CD"/>
    <w:rsid w:val="008D5789"/>
    <w:rsid w:val="008E092E"/>
    <w:rsid w:val="008E2EAD"/>
    <w:rsid w:val="008E4003"/>
    <w:rsid w:val="008E71E5"/>
    <w:rsid w:val="008E7CE4"/>
    <w:rsid w:val="008F1052"/>
    <w:rsid w:val="008F2F26"/>
    <w:rsid w:val="008F3CAC"/>
    <w:rsid w:val="00901257"/>
    <w:rsid w:val="009021E2"/>
    <w:rsid w:val="0090222F"/>
    <w:rsid w:val="00905315"/>
    <w:rsid w:val="009103AC"/>
    <w:rsid w:val="009108F3"/>
    <w:rsid w:val="009117E8"/>
    <w:rsid w:val="00911DD9"/>
    <w:rsid w:val="00917CEB"/>
    <w:rsid w:val="00920CEA"/>
    <w:rsid w:val="00922986"/>
    <w:rsid w:val="00923B17"/>
    <w:rsid w:val="00924142"/>
    <w:rsid w:val="009248D0"/>
    <w:rsid w:val="00925624"/>
    <w:rsid w:val="009273F2"/>
    <w:rsid w:val="00930499"/>
    <w:rsid w:val="009307A0"/>
    <w:rsid w:val="009326BC"/>
    <w:rsid w:val="00932750"/>
    <w:rsid w:val="00933132"/>
    <w:rsid w:val="009353EF"/>
    <w:rsid w:val="009411B6"/>
    <w:rsid w:val="00942181"/>
    <w:rsid w:val="0094480B"/>
    <w:rsid w:val="00944B42"/>
    <w:rsid w:val="00947D1F"/>
    <w:rsid w:val="0095001A"/>
    <w:rsid w:val="00950405"/>
    <w:rsid w:val="00950B81"/>
    <w:rsid w:val="00952047"/>
    <w:rsid w:val="009520B4"/>
    <w:rsid w:val="0095646B"/>
    <w:rsid w:val="009626F1"/>
    <w:rsid w:val="00964F9E"/>
    <w:rsid w:val="00973065"/>
    <w:rsid w:val="00974524"/>
    <w:rsid w:val="00974A08"/>
    <w:rsid w:val="00985610"/>
    <w:rsid w:val="00992E61"/>
    <w:rsid w:val="009930A5"/>
    <w:rsid w:val="00994C4E"/>
    <w:rsid w:val="009A0B26"/>
    <w:rsid w:val="009A5736"/>
    <w:rsid w:val="009A60E5"/>
    <w:rsid w:val="009B1609"/>
    <w:rsid w:val="009B4EEB"/>
    <w:rsid w:val="009C0539"/>
    <w:rsid w:val="009C353D"/>
    <w:rsid w:val="009C4C6A"/>
    <w:rsid w:val="009D1C59"/>
    <w:rsid w:val="009E11B9"/>
    <w:rsid w:val="009E183A"/>
    <w:rsid w:val="009E2A0B"/>
    <w:rsid w:val="009E4FB7"/>
    <w:rsid w:val="009E7052"/>
    <w:rsid w:val="009E7EDE"/>
    <w:rsid w:val="009F0481"/>
    <w:rsid w:val="00A044F0"/>
    <w:rsid w:val="00A04BA9"/>
    <w:rsid w:val="00A055A5"/>
    <w:rsid w:val="00A07497"/>
    <w:rsid w:val="00A11B38"/>
    <w:rsid w:val="00A15952"/>
    <w:rsid w:val="00A170F8"/>
    <w:rsid w:val="00A206F6"/>
    <w:rsid w:val="00A23D77"/>
    <w:rsid w:val="00A241AA"/>
    <w:rsid w:val="00A249E0"/>
    <w:rsid w:val="00A27010"/>
    <w:rsid w:val="00A270E3"/>
    <w:rsid w:val="00A273D5"/>
    <w:rsid w:val="00A27591"/>
    <w:rsid w:val="00A2762F"/>
    <w:rsid w:val="00A27E1E"/>
    <w:rsid w:val="00A330E3"/>
    <w:rsid w:val="00A341AE"/>
    <w:rsid w:val="00A404AC"/>
    <w:rsid w:val="00A41440"/>
    <w:rsid w:val="00A42353"/>
    <w:rsid w:val="00A443F4"/>
    <w:rsid w:val="00A44F51"/>
    <w:rsid w:val="00A46454"/>
    <w:rsid w:val="00A51640"/>
    <w:rsid w:val="00A52F3F"/>
    <w:rsid w:val="00A53682"/>
    <w:rsid w:val="00A571D0"/>
    <w:rsid w:val="00A60DE3"/>
    <w:rsid w:val="00A645CE"/>
    <w:rsid w:val="00A65997"/>
    <w:rsid w:val="00A669A1"/>
    <w:rsid w:val="00A712EF"/>
    <w:rsid w:val="00A7331F"/>
    <w:rsid w:val="00A7339F"/>
    <w:rsid w:val="00A75C71"/>
    <w:rsid w:val="00A776D8"/>
    <w:rsid w:val="00A803C2"/>
    <w:rsid w:val="00A8127B"/>
    <w:rsid w:val="00A82B80"/>
    <w:rsid w:val="00A83DF5"/>
    <w:rsid w:val="00A85C5D"/>
    <w:rsid w:val="00A85EED"/>
    <w:rsid w:val="00A91D82"/>
    <w:rsid w:val="00AA0C5C"/>
    <w:rsid w:val="00AA2106"/>
    <w:rsid w:val="00AA57F9"/>
    <w:rsid w:val="00AB0047"/>
    <w:rsid w:val="00AB16A2"/>
    <w:rsid w:val="00AB1A73"/>
    <w:rsid w:val="00AB56B7"/>
    <w:rsid w:val="00AB6F60"/>
    <w:rsid w:val="00AC1B12"/>
    <w:rsid w:val="00AC2014"/>
    <w:rsid w:val="00AC302D"/>
    <w:rsid w:val="00AD0A05"/>
    <w:rsid w:val="00AD1CDC"/>
    <w:rsid w:val="00AD5CAF"/>
    <w:rsid w:val="00AD6AE4"/>
    <w:rsid w:val="00AD6CA4"/>
    <w:rsid w:val="00AE184B"/>
    <w:rsid w:val="00AE25F2"/>
    <w:rsid w:val="00AE3154"/>
    <w:rsid w:val="00AE34B9"/>
    <w:rsid w:val="00AE5440"/>
    <w:rsid w:val="00AF0EBC"/>
    <w:rsid w:val="00AF1E64"/>
    <w:rsid w:val="00AF1FC9"/>
    <w:rsid w:val="00AF6DCA"/>
    <w:rsid w:val="00B039E3"/>
    <w:rsid w:val="00B07319"/>
    <w:rsid w:val="00B07BEB"/>
    <w:rsid w:val="00B10254"/>
    <w:rsid w:val="00B10EEF"/>
    <w:rsid w:val="00B11ABA"/>
    <w:rsid w:val="00B128CE"/>
    <w:rsid w:val="00B129F4"/>
    <w:rsid w:val="00B12A4E"/>
    <w:rsid w:val="00B13897"/>
    <w:rsid w:val="00B1438E"/>
    <w:rsid w:val="00B202C9"/>
    <w:rsid w:val="00B21503"/>
    <w:rsid w:val="00B21CB1"/>
    <w:rsid w:val="00B242E6"/>
    <w:rsid w:val="00B24474"/>
    <w:rsid w:val="00B332D4"/>
    <w:rsid w:val="00B33C61"/>
    <w:rsid w:val="00B33F39"/>
    <w:rsid w:val="00B37B69"/>
    <w:rsid w:val="00B4312F"/>
    <w:rsid w:val="00B4395D"/>
    <w:rsid w:val="00B44C0A"/>
    <w:rsid w:val="00B46C97"/>
    <w:rsid w:val="00B61CE1"/>
    <w:rsid w:val="00B62E9D"/>
    <w:rsid w:val="00B63725"/>
    <w:rsid w:val="00B63852"/>
    <w:rsid w:val="00B6564B"/>
    <w:rsid w:val="00B67CEC"/>
    <w:rsid w:val="00B74038"/>
    <w:rsid w:val="00B75382"/>
    <w:rsid w:val="00B760BB"/>
    <w:rsid w:val="00B768C4"/>
    <w:rsid w:val="00B7785B"/>
    <w:rsid w:val="00B80844"/>
    <w:rsid w:val="00B81DAC"/>
    <w:rsid w:val="00B835E1"/>
    <w:rsid w:val="00B83FFE"/>
    <w:rsid w:val="00B8784E"/>
    <w:rsid w:val="00B87936"/>
    <w:rsid w:val="00B9293A"/>
    <w:rsid w:val="00B934DB"/>
    <w:rsid w:val="00B93E06"/>
    <w:rsid w:val="00BA15E1"/>
    <w:rsid w:val="00BA19F0"/>
    <w:rsid w:val="00BA2CFC"/>
    <w:rsid w:val="00BA4712"/>
    <w:rsid w:val="00BA6208"/>
    <w:rsid w:val="00BA7C34"/>
    <w:rsid w:val="00BB0A09"/>
    <w:rsid w:val="00BB0F77"/>
    <w:rsid w:val="00BB59B6"/>
    <w:rsid w:val="00BC39C9"/>
    <w:rsid w:val="00BC4565"/>
    <w:rsid w:val="00BC6753"/>
    <w:rsid w:val="00BC7347"/>
    <w:rsid w:val="00BD2901"/>
    <w:rsid w:val="00BD328C"/>
    <w:rsid w:val="00BE070A"/>
    <w:rsid w:val="00BE14B7"/>
    <w:rsid w:val="00BE2B94"/>
    <w:rsid w:val="00BE471D"/>
    <w:rsid w:val="00BE6D1B"/>
    <w:rsid w:val="00BE7315"/>
    <w:rsid w:val="00BF0F3F"/>
    <w:rsid w:val="00BF27A8"/>
    <w:rsid w:val="00BF32F7"/>
    <w:rsid w:val="00BF465F"/>
    <w:rsid w:val="00C00399"/>
    <w:rsid w:val="00C006D9"/>
    <w:rsid w:val="00C0290A"/>
    <w:rsid w:val="00C05F84"/>
    <w:rsid w:val="00C06B18"/>
    <w:rsid w:val="00C150F8"/>
    <w:rsid w:val="00C172E3"/>
    <w:rsid w:val="00C22EAA"/>
    <w:rsid w:val="00C24F56"/>
    <w:rsid w:val="00C258B8"/>
    <w:rsid w:val="00C270B5"/>
    <w:rsid w:val="00C34535"/>
    <w:rsid w:val="00C361B3"/>
    <w:rsid w:val="00C400F5"/>
    <w:rsid w:val="00C43AF3"/>
    <w:rsid w:val="00C445D1"/>
    <w:rsid w:val="00C46A93"/>
    <w:rsid w:val="00C47A5B"/>
    <w:rsid w:val="00C54AA5"/>
    <w:rsid w:val="00C62EB4"/>
    <w:rsid w:val="00C63017"/>
    <w:rsid w:val="00C66156"/>
    <w:rsid w:val="00C67091"/>
    <w:rsid w:val="00C709CE"/>
    <w:rsid w:val="00C70A1B"/>
    <w:rsid w:val="00C71D30"/>
    <w:rsid w:val="00C73330"/>
    <w:rsid w:val="00C73E1E"/>
    <w:rsid w:val="00C741DC"/>
    <w:rsid w:val="00C75D24"/>
    <w:rsid w:val="00C76372"/>
    <w:rsid w:val="00C80B0A"/>
    <w:rsid w:val="00C82394"/>
    <w:rsid w:val="00C826CA"/>
    <w:rsid w:val="00C831DE"/>
    <w:rsid w:val="00C90F68"/>
    <w:rsid w:val="00C911F0"/>
    <w:rsid w:val="00C913BC"/>
    <w:rsid w:val="00C94995"/>
    <w:rsid w:val="00C9638E"/>
    <w:rsid w:val="00C97078"/>
    <w:rsid w:val="00C97FC8"/>
    <w:rsid w:val="00CA282F"/>
    <w:rsid w:val="00CA409C"/>
    <w:rsid w:val="00CA420A"/>
    <w:rsid w:val="00CA5C88"/>
    <w:rsid w:val="00CB3578"/>
    <w:rsid w:val="00CB469E"/>
    <w:rsid w:val="00CB57B9"/>
    <w:rsid w:val="00CB6ECF"/>
    <w:rsid w:val="00CB78C6"/>
    <w:rsid w:val="00CC353A"/>
    <w:rsid w:val="00CC41AF"/>
    <w:rsid w:val="00CC6ED2"/>
    <w:rsid w:val="00CD0F6F"/>
    <w:rsid w:val="00CD304C"/>
    <w:rsid w:val="00CD7D1D"/>
    <w:rsid w:val="00CF124A"/>
    <w:rsid w:val="00CF1E2A"/>
    <w:rsid w:val="00CF31F3"/>
    <w:rsid w:val="00CF3772"/>
    <w:rsid w:val="00CF4687"/>
    <w:rsid w:val="00CF6BF1"/>
    <w:rsid w:val="00CF72E1"/>
    <w:rsid w:val="00CF7C72"/>
    <w:rsid w:val="00CF7D77"/>
    <w:rsid w:val="00D02007"/>
    <w:rsid w:val="00D0525C"/>
    <w:rsid w:val="00D140CA"/>
    <w:rsid w:val="00D15639"/>
    <w:rsid w:val="00D21447"/>
    <w:rsid w:val="00D2499D"/>
    <w:rsid w:val="00D2560B"/>
    <w:rsid w:val="00D270B1"/>
    <w:rsid w:val="00D304AA"/>
    <w:rsid w:val="00D31517"/>
    <w:rsid w:val="00D34160"/>
    <w:rsid w:val="00D355CB"/>
    <w:rsid w:val="00D35C9A"/>
    <w:rsid w:val="00D3749B"/>
    <w:rsid w:val="00D45010"/>
    <w:rsid w:val="00D52B68"/>
    <w:rsid w:val="00D530C9"/>
    <w:rsid w:val="00D57940"/>
    <w:rsid w:val="00D61D88"/>
    <w:rsid w:val="00D66F62"/>
    <w:rsid w:val="00D6730F"/>
    <w:rsid w:val="00D709A8"/>
    <w:rsid w:val="00D711AA"/>
    <w:rsid w:val="00D73195"/>
    <w:rsid w:val="00D74AA8"/>
    <w:rsid w:val="00D80291"/>
    <w:rsid w:val="00D87EF1"/>
    <w:rsid w:val="00D922E9"/>
    <w:rsid w:val="00D92E00"/>
    <w:rsid w:val="00D947B4"/>
    <w:rsid w:val="00D9488D"/>
    <w:rsid w:val="00DA3D5C"/>
    <w:rsid w:val="00DA42DE"/>
    <w:rsid w:val="00DA467F"/>
    <w:rsid w:val="00DA5D9D"/>
    <w:rsid w:val="00DB7997"/>
    <w:rsid w:val="00DC2D9D"/>
    <w:rsid w:val="00DC5AFB"/>
    <w:rsid w:val="00DC7F30"/>
    <w:rsid w:val="00DD3123"/>
    <w:rsid w:val="00DD76D7"/>
    <w:rsid w:val="00DE70CB"/>
    <w:rsid w:val="00DF2F54"/>
    <w:rsid w:val="00DF5BFD"/>
    <w:rsid w:val="00DF6629"/>
    <w:rsid w:val="00DF7C52"/>
    <w:rsid w:val="00E0127A"/>
    <w:rsid w:val="00E02798"/>
    <w:rsid w:val="00E04A45"/>
    <w:rsid w:val="00E0756F"/>
    <w:rsid w:val="00E0790A"/>
    <w:rsid w:val="00E10412"/>
    <w:rsid w:val="00E11716"/>
    <w:rsid w:val="00E11F71"/>
    <w:rsid w:val="00E14E34"/>
    <w:rsid w:val="00E158F7"/>
    <w:rsid w:val="00E17F88"/>
    <w:rsid w:val="00E17F89"/>
    <w:rsid w:val="00E20461"/>
    <w:rsid w:val="00E25FDA"/>
    <w:rsid w:val="00E2774F"/>
    <w:rsid w:val="00E32C9C"/>
    <w:rsid w:val="00E33E70"/>
    <w:rsid w:val="00E353C2"/>
    <w:rsid w:val="00E3619C"/>
    <w:rsid w:val="00E369F1"/>
    <w:rsid w:val="00E411AB"/>
    <w:rsid w:val="00E41CA7"/>
    <w:rsid w:val="00E42E26"/>
    <w:rsid w:val="00E43860"/>
    <w:rsid w:val="00E4458B"/>
    <w:rsid w:val="00E4648E"/>
    <w:rsid w:val="00E46CEB"/>
    <w:rsid w:val="00E470D6"/>
    <w:rsid w:val="00E5007F"/>
    <w:rsid w:val="00E5057F"/>
    <w:rsid w:val="00E516D1"/>
    <w:rsid w:val="00E53055"/>
    <w:rsid w:val="00E644B8"/>
    <w:rsid w:val="00E64EA2"/>
    <w:rsid w:val="00E658AD"/>
    <w:rsid w:val="00E661C2"/>
    <w:rsid w:val="00E6699E"/>
    <w:rsid w:val="00E6709B"/>
    <w:rsid w:val="00E67F97"/>
    <w:rsid w:val="00E71FA6"/>
    <w:rsid w:val="00E724AF"/>
    <w:rsid w:val="00E800F4"/>
    <w:rsid w:val="00E8196E"/>
    <w:rsid w:val="00E819F9"/>
    <w:rsid w:val="00E84E91"/>
    <w:rsid w:val="00E86C11"/>
    <w:rsid w:val="00E90203"/>
    <w:rsid w:val="00E906AB"/>
    <w:rsid w:val="00E90ACC"/>
    <w:rsid w:val="00E92C0B"/>
    <w:rsid w:val="00E97758"/>
    <w:rsid w:val="00EA01FA"/>
    <w:rsid w:val="00EA0835"/>
    <w:rsid w:val="00EA5537"/>
    <w:rsid w:val="00EA7D5C"/>
    <w:rsid w:val="00EB1A83"/>
    <w:rsid w:val="00EB5AA5"/>
    <w:rsid w:val="00EB5AC3"/>
    <w:rsid w:val="00EB5B71"/>
    <w:rsid w:val="00EB6E41"/>
    <w:rsid w:val="00EB7052"/>
    <w:rsid w:val="00EC0FFB"/>
    <w:rsid w:val="00EC2863"/>
    <w:rsid w:val="00EC4640"/>
    <w:rsid w:val="00EC5583"/>
    <w:rsid w:val="00EC6EC2"/>
    <w:rsid w:val="00ED1B30"/>
    <w:rsid w:val="00ED26E5"/>
    <w:rsid w:val="00ED67FC"/>
    <w:rsid w:val="00ED7139"/>
    <w:rsid w:val="00ED7E5F"/>
    <w:rsid w:val="00EE05C3"/>
    <w:rsid w:val="00EE1DC4"/>
    <w:rsid w:val="00EE42DF"/>
    <w:rsid w:val="00EE4815"/>
    <w:rsid w:val="00EE6469"/>
    <w:rsid w:val="00EF0078"/>
    <w:rsid w:val="00EF3FB8"/>
    <w:rsid w:val="00EF4442"/>
    <w:rsid w:val="00EF603F"/>
    <w:rsid w:val="00F0171E"/>
    <w:rsid w:val="00F04181"/>
    <w:rsid w:val="00F04AAD"/>
    <w:rsid w:val="00F04E32"/>
    <w:rsid w:val="00F060A5"/>
    <w:rsid w:val="00F07962"/>
    <w:rsid w:val="00F079B0"/>
    <w:rsid w:val="00F10A18"/>
    <w:rsid w:val="00F11890"/>
    <w:rsid w:val="00F138A7"/>
    <w:rsid w:val="00F203DE"/>
    <w:rsid w:val="00F20C50"/>
    <w:rsid w:val="00F21518"/>
    <w:rsid w:val="00F22351"/>
    <w:rsid w:val="00F2317B"/>
    <w:rsid w:val="00F249A2"/>
    <w:rsid w:val="00F25664"/>
    <w:rsid w:val="00F25927"/>
    <w:rsid w:val="00F27BF9"/>
    <w:rsid w:val="00F31E54"/>
    <w:rsid w:val="00F33EFB"/>
    <w:rsid w:val="00F40FF0"/>
    <w:rsid w:val="00F42D0F"/>
    <w:rsid w:val="00F45184"/>
    <w:rsid w:val="00F51F97"/>
    <w:rsid w:val="00F52307"/>
    <w:rsid w:val="00F535E8"/>
    <w:rsid w:val="00F55257"/>
    <w:rsid w:val="00F6231E"/>
    <w:rsid w:val="00F71A21"/>
    <w:rsid w:val="00F72C69"/>
    <w:rsid w:val="00F758AC"/>
    <w:rsid w:val="00F80ECD"/>
    <w:rsid w:val="00F86708"/>
    <w:rsid w:val="00F87E43"/>
    <w:rsid w:val="00F9624F"/>
    <w:rsid w:val="00F9681C"/>
    <w:rsid w:val="00FA36E6"/>
    <w:rsid w:val="00FA49ED"/>
    <w:rsid w:val="00FA64C7"/>
    <w:rsid w:val="00FA7FD8"/>
    <w:rsid w:val="00FB0AB6"/>
    <w:rsid w:val="00FB1269"/>
    <w:rsid w:val="00FB15E1"/>
    <w:rsid w:val="00FB44AD"/>
    <w:rsid w:val="00FB4C5B"/>
    <w:rsid w:val="00FB763D"/>
    <w:rsid w:val="00FC1F03"/>
    <w:rsid w:val="00FC40CD"/>
    <w:rsid w:val="00FC4A0D"/>
    <w:rsid w:val="00FC6327"/>
    <w:rsid w:val="00FD2175"/>
    <w:rsid w:val="00FD5098"/>
    <w:rsid w:val="00FD57A7"/>
    <w:rsid w:val="00FD685F"/>
    <w:rsid w:val="00FE0104"/>
    <w:rsid w:val="00FE2992"/>
    <w:rsid w:val="00FE4931"/>
    <w:rsid w:val="00FF056F"/>
    <w:rsid w:val="00FF1A8A"/>
    <w:rsid w:val="00FF1AF3"/>
    <w:rsid w:val="00FF2194"/>
    <w:rsid w:val="00FF3AAB"/>
    <w:rsid w:val="00FF3DD5"/>
    <w:rsid w:val="00FF4FA7"/>
    <w:rsid w:val="00FF5B3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7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785D"/>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A79E0"/>
    <w:pPr>
      <w:spacing w:line="36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6631FF"/>
    <w:pPr>
      <w:spacing w:line="600" w:lineRule="auto"/>
      <w:ind w:left="0"/>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0A76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qFormat/>
    <w:rsid w:val="00852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7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014"/>
  </w:style>
  <w:style w:type="paragraph" w:styleId="Footer">
    <w:name w:val="footer"/>
    <w:basedOn w:val="Normal"/>
    <w:link w:val="FooterChar"/>
    <w:uiPriority w:val="99"/>
    <w:unhideWhenUsed/>
    <w:rsid w:val="003F7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014"/>
  </w:style>
  <w:style w:type="character" w:styleId="PlaceholderText">
    <w:name w:val="Placeholder Text"/>
    <w:basedOn w:val="DefaultParagraphFont"/>
    <w:uiPriority w:val="99"/>
    <w:semiHidden/>
    <w:rsid w:val="0087451D"/>
    <w:rPr>
      <w:color w:val="808080"/>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0E2055"/>
  </w:style>
  <w:style w:type="paragraph" w:styleId="Caption">
    <w:name w:val="caption"/>
    <w:basedOn w:val="Normal"/>
    <w:next w:val="Normal"/>
    <w:uiPriority w:val="35"/>
    <w:unhideWhenUsed/>
    <w:qFormat/>
    <w:rsid w:val="0068663E"/>
    <w:pPr>
      <w:spacing w:after="200" w:line="240" w:lineRule="auto"/>
    </w:pPr>
    <w:rPr>
      <w:i/>
      <w:iCs/>
      <w:color w:val="44546A" w:themeColor="text2"/>
      <w:kern w:val="0"/>
      <w:sz w:val="18"/>
      <w:szCs w:val="18"/>
      <w:lang w:val="en-US"/>
      <w14:ligatures w14:val="none"/>
    </w:rPr>
  </w:style>
  <w:style w:type="table" w:customStyle="1" w:styleId="TableGrid0">
    <w:name w:val="TableGrid"/>
    <w:rsid w:val="0068663E"/>
    <w:pPr>
      <w:spacing w:after="0" w:line="240" w:lineRule="auto"/>
    </w:pPr>
    <w:rPr>
      <w:rFonts w:eastAsiaTheme="minorEastAsia"/>
      <w:kern w:val="0"/>
      <w:lang w:val="en-US"/>
      <w14:ligatures w14:val="none"/>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E785D"/>
    <w:rPr>
      <w:rFonts w:ascii="Times New Roman" w:hAnsi="Times New Roman" w:cs="Times New Roman"/>
      <w:b/>
      <w:bCs/>
      <w:sz w:val="24"/>
      <w:szCs w:val="24"/>
    </w:rPr>
  </w:style>
  <w:style w:type="paragraph" w:styleId="TOC1">
    <w:name w:val="toc 1"/>
    <w:basedOn w:val="Normal"/>
    <w:next w:val="Normal"/>
    <w:autoRedefine/>
    <w:uiPriority w:val="39"/>
    <w:unhideWhenUsed/>
    <w:rsid w:val="00F249A2"/>
    <w:pPr>
      <w:tabs>
        <w:tab w:val="left" w:pos="992"/>
        <w:tab w:val="left" w:leader="dot" w:pos="7371"/>
        <w:tab w:val="right" w:pos="7938"/>
      </w:tabs>
      <w:spacing w:after="0" w:line="360" w:lineRule="auto"/>
    </w:pPr>
    <w:rPr>
      <w:rFonts w:ascii="Times New Roman" w:hAnsi="Times New Roman"/>
      <w:kern w:val="0"/>
      <w:sz w:val="24"/>
      <w:lang w:val="en-US"/>
      <w14:ligatures w14:val="none"/>
    </w:rPr>
  </w:style>
  <w:style w:type="paragraph" w:styleId="TOC2">
    <w:name w:val="toc 2"/>
    <w:basedOn w:val="Normal"/>
    <w:next w:val="Normal"/>
    <w:autoRedefine/>
    <w:uiPriority w:val="39"/>
    <w:unhideWhenUsed/>
    <w:rsid w:val="00F249A2"/>
    <w:pPr>
      <w:tabs>
        <w:tab w:val="left" w:pos="1418"/>
        <w:tab w:val="left" w:leader="dot" w:pos="7371"/>
        <w:tab w:val="right" w:pos="7938"/>
      </w:tabs>
      <w:spacing w:after="0" w:line="360" w:lineRule="auto"/>
      <w:ind w:left="992"/>
    </w:pPr>
    <w:rPr>
      <w:rFonts w:ascii="Times New Roman" w:hAnsi="Times New Roman"/>
      <w:kern w:val="0"/>
      <w:sz w:val="24"/>
      <w:lang w:val="en-US"/>
      <w14:ligatures w14:val="none"/>
    </w:rPr>
  </w:style>
  <w:style w:type="paragraph" w:styleId="TOC3">
    <w:name w:val="toc 3"/>
    <w:basedOn w:val="Normal"/>
    <w:next w:val="Normal"/>
    <w:autoRedefine/>
    <w:uiPriority w:val="39"/>
    <w:unhideWhenUsed/>
    <w:rsid w:val="00030360"/>
    <w:pPr>
      <w:tabs>
        <w:tab w:val="left" w:pos="1843"/>
        <w:tab w:val="left" w:leader="hyphen" w:pos="7371"/>
        <w:tab w:val="left" w:pos="7938"/>
      </w:tabs>
      <w:spacing w:after="0" w:line="360" w:lineRule="auto"/>
      <w:ind w:left="1418"/>
    </w:pPr>
    <w:rPr>
      <w:rFonts w:ascii="Times New Roman" w:hAnsi="Times New Roman"/>
      <w:kern w:val="0"/>
      <w:sz w:val="24"/>
      <w:lang w:val="en-US"/>
      <w14:ligatures w14:val="none"/>
    </w:rPr>
  </w:style>
  <w:style w:type="character" w:styleId="Hyperlink">
    <w:name w:val="Hyperlink"/>
    <w:basedOn w:val="DefaultParagraphFont"/>
    <w:uiPriority w:val="99"/>
    <w:unhideWhenUsed/>
    <w:rsid w:val="00871126"/>
    <w:rPr>
      <w:color w:val="0563C1" w:themeColor="hyperlink"/>
      <w:u w:val="single"/>
    </w:rPr>
  </w:style>
  <w:style w:type="character" w:customStyle="1" w:styleId="Heading2Char">
    <w:name w:val="Heading 2 Char"/>
    <w:basedOn w:val="DefaultParagraphFont"/>
    <w:link w:val="Heading2"/>
    <w:uiPriority w:val="9"/>
    <w:rsid w:val="002A79E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6631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0A7602"/>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0D4B9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D4B92"/>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0D4B92"/>
    <w:pPr>
      <w:widowControl w:val="0"/>
      <w:autoSpaceDE w:val="0"/>
      <w:autoSpaceDN w:val="0"/>
      <w:spacing w:after="0" w:line="240" w:lineRule="auto"/>
      <w:jc w:val="center"/>
    </w:pPr>
    <w:rPr>
      <w:rFonts w:ascii="Arial" w:eastAsia="Arial" w:hAnsi="Arial" w:cs="Arial"/>
      <w:kern w:val="0"/>
      <w:lang w:val="id"/>
      <w14:ligatures w14:val="none"/>
    </w:rPr>
  </w:style>
  <w:style w:type="paragraph" w:styleId="HTMLPreformatted">
    <w:name w:val="HTML Preformatted"/>
    <w:basedOn w:val="Normal"/>
    <w:link w:val="HTMLPreformattedChar"/>
    <w:uiPriority w:val="99"/>
    <w:semiHidden/>
    <w:unhideWhenUsed/>
    <w:rsid w:val="005F53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5F5356"/>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5F53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785D"/>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A79E0"/>
    <w:pPr>
      <w:spacing w:line="36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6631FF"/>
    <w:pPr>
      <w:spacing w:line="600" w:lineRule="auto"/>
      <w:ind w:left="0"/>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0A76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qFormat/>
    <w:rsid w:val="00852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7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014"/>
  </w:style>
  <w:style w:type="paragraph" w:styleId="Footer">
    <w:name w:val="footer"/>
    <w:basedOn w:val="Normal"/>
    <w:link w:val="FooterChar"/>
    <w:uiPriority w:val="99"/>
    <w:unhideWhenUsed/>
    <w:rsid w:val="003F7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014"/>
  </w:style>
  <w:style w:type="character" w:styleId="PlaceholderText">
    <w:name w:val="Placeholder Text"/>
    <w:basedOn w:val="DefaultParagraphFont"/>
    <w:uiPriority w:val="99"/>
    <w:semiHidden/>
    <w:rsid w:val="0087451D"/>
    <w:rPr>
      <w:color w:val="808080"/>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0E2055"/>
  </w:style>
  <w:style w:type="paragraph" w:styleId="Caption">
    <w:name w:val="caption"/>
    <w:basedOn w:val="Normal"/>
    <w:next w:val="Normal"/>
    <w:uiPriority w:val="35"/>
    <w:unhideWhenUsed/>
    <w:qFormat/>
    <w:rsid w:val="0068663E"/>
    <w:pPr>
      <w:spacing w:after="200" w:line="240" w:lineRule="auto"/>
    </w:pPr>
    <w:rPr>
      <w:i/>
      <w:iCs/>
      <w:color w:val="44546A" w:themeColor="text2"/>
      <w:kern w:val="0"/>
      <w:sz w:val="18"/>
      <w:szCs w:val="18"/>
      <w:lang w:val="en-US"/>
      <w14:ligatures w14:val="none"/>
    </w:rPr>
  </w:style>
  <w:style w:type="table" w:customStyle="1" w:styleId="TableGrid0">
    <w:name w:val="TableGrid"/>
    <w:rsid w:val="0068663E"/>
    <w:pPr>
      <w:spacing w:after="0" w:line="240" w:lineRule="auto"/>
    </w:pPr>
    <w:rPr>
      <w:rFonts w:eastAsiaTheme="minorEastAsia"/>
      <w:kern w:val="0"/>
      <w:lang w:val="en-US"/>
      <w14:ligatures w14:val="none"/>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E785D"/>
    <w:rPr>
      <w:rFonts w:ascii="Times New Roman" w:hAnsi="Times New Roman" w:cs="Times New Roman"/>
      <w:b/>
      <w:bCs/>
      <w:sz w:val="24"/>
      <w:szCs w:val="24"/>
    </w:rPr>
  </w:style>
  <w:style w:type="paragraph" w:styleId="TOC1">
    <w:name w:val="toc 1"/>
    <w:basedOn w:val="Normal"/>
    <w:next w:val="Normal"/>
    <w:autoRedefine/>
    <w:uiPriority w:val="39"/>
    <w:unhideWhenUsed/>
    <w:rsid w:val="00F249A2"/>
    <w:pPr>
      <w:tabs>
        <w:tab w:val="left" w:pos="992"/>
        <w:tab w:val="left" w:leader="dot" w:pos="7371"/>
        <w:tab w:val="right" w:pos="7938"/>
      </w:tabs>
      <w:spacing w:after="0" w:line="360" w:lineRule="auto"/>
    </w:pPr>
    <w:rPr>
      <w:rFonts w:ascii="Times New Roman" w:hAnsi="Times New Roman"/>
      <w:kern w:val="0"/>
      <w:sz w:val="24"/>
      <w:lang w:val="en-US"/>
      <w14:ligatures w14:val="none"/>
    </w:rPr>
  </w:style>
  <w:style w:type="paragraph" w:styleId="TOC2">
    <w:name w:val="toc 2"/>
    <w:basedOn w:val="Normal"/>
    <w:next w:val="Normal"/>
    <w:autoRedefine/>
    <w:uiPriority w:val="39"/>
    <w:unhideWhenUsed/>
    <w:rsid w:val="00F249A2"/>
    <w:pPr>
      <w:tabs>
        <w:tab w:val="left" w:pos="1418"/>
        <w:tab w:val="left" w:leader="dot" w:pos="7371"/>
        <w:tab w:val="right" w:pos="7938"/>
      </w:tabs>
      <w:spacing w:after="0" w:line="360" w:lineRule="auto"/>
      <w:ind w:left="992"/>
    </w:pPr>
    <w:rPr>
      <w:rFonts w:ascii="Times New Roman" w:hAnsi="Times New Roman"/>
      <w:kern w:val="0"/>
      <w:sz w:val="24"/>
      <w:lang w:val="en-US"/>
      <w14:ligatures w14:val="none"/>
    </w:rPr>
  </w:style>
  <w:style w:type="paragraph" w:styleId="TOC3">
    <w:name w:val="toc 3"/>
    <w:basedOn w:val="Normal"/>
    <w:next w:val="Normal"/>
    <w:autoRedefine/>
    <w:uiPriority w:val="39"/>
    <w:unhideWhenUsed/>
    <w:rsid w:val="00030360"/>
    <w:pPr>
      <w:tabs>
        <w:tab w:val="left" w:pos="1843"/>
        <w:tab w:val="left" w:leader="hyphen" w:pos="7371"/>
        <w:tab w:val="left" w:pos="7938"/>
      </w:tabs>
      <w:spacing w:after="0" w:line="360" w:lineRule="auto"/>
      <w:ind w:left="1418"/>
    </w:pPr>
    <w:rPr>
      <w:rFonts w:ascii="Times New Roman" w:hAnsi="Times New Roman"/>
      <w:kern w:val="0"/>
      <w:sz w:val="24"/>
      <w:lang w:val="en-US"/>
      <w14:ligatures w14:val="none"/>
    </w:rPr>
  </w:style>
  <w:style w:type="character" w:styleId="Hyperlink">
    <w:name w:val="Hyperlink"/>
    <w:basedOn w:val="DefaultParagraphFont"/>
    <w:uiPriority w:val="99"/>
    <w:unhideWhenUsed/>
    <w:rsid w:val="00871126"/>
    <w:rPr>
      <w:color w:val="0563C1" w:themeColor="hyperlink"/>
      <w:u w:val="single"/>
    </w:rPr>
  </w:style>
  <w:style w:type="character" w:customStyle="1" w:styleId="Heading2Char">
    <w:name w:val="Heading 2 Char"/>
    <w:basedOn w:val="DefaultParagraphFont"/>
    <w:link w:val="Heading2"/>
    <w:uiPriority w:val="9"/>
    <w:rsid w:val="002A79E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6631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0A7602"/>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0D4B9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D4B92"/>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0D4B92"/>
    <w:pPr>
      <w:widowControl w:val="0"/>
      <w:autoSpaceDE w:val="0"/>
      <w:autoSpaceDN w:val="0"/>
      <w:spacing w:after="0" w:line="240" w:lineRule="auto"/>
      <w:jc w:val="center"/>
    </w:pPr>
    <w:rPr>
      <w:rFonts w:ascii="Arial" w:eastAsia="Arial" w:hAnsi="Arial" w:cs="Arial"/>
      <w:kern w:val="0"/>
      <w:lang w:val="id"/>
      <w14:ligatures w14:val="none"/>
    </w:rPr>
  </w:style>
  <w:style w:type="paragraph" w:styleId="HTMLPreformatted">
    <w:name w:val="HTML Preformatted"/>
    <w:basedOn w:val="Normal"/>
    <w:link w:val="HTMLPreformattedChar"/>
    <w:uiPriority w:val="99"/>
    <w:semiHidden/>
    <w:unhideWhenUsed/>
    <w:rsid w:val="005F53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5F5356"/>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5F5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69688">
      <w:bodyDiv w:val="1"/>
      <w:marLeft w:val="0"/>
      <w:marRight w:val="0"/>
      <w:marTop w:val="0"/>
      <w:marBottom w:val="0"/>
      <w:divBdr>
        <w:top w:val="none" w:sz="0" w:space="0" w:color="auto"/>
        <w:left w:val="none" w:sz="0" w:space="0" w:color="auto"/>
        <w:bottom w:val="none" w:sz="0" w:space="0" w:color="auto"/>
        <w:right w:val="none" w:sz="0" w:space="0" w:color="auto"/>
      </w:divBdr>
    </w:div>
    <w:div w:id="135994726">
      <w:bodyDiv w:val="1"/>
      <w:marLeft w:val="0"/>
      <w:marRight w:val="0"/>
      <w:marTop w:val="0"/>
      <w:marBottom w:val="0"/>
      <w:divBdr>
        <w:top w:val="none" w:sz="0" w:space="0" w:color="auto"/>
        <w:left w:val="none" w:sz="0" w:space="0" w:color="auto"/>
        <w:bottom w:val="none" w:sz="0" w:space="0" w:color="auto"/>
        <w:right w:val="none" w:sz="0" w:space="0" w:color="auto"/>
      </w:divBdr>
    </w:div>
    <w:div w:id="165442065">
      <w:bodyDiv w:val="1"/>
      <w:marLeft w:val="0"/>
      <w:marRight w:val="0"/>
      <w:marTop w:val="0"/>
      <w:marBottom w:val="0"/>
      <w:divBdr>
        <w:top w:val="none" w:sz="0" w:space="0" w:color="auto"/>
        <w:left w:val="none" w:sz="0" w:space="0" w:color="auto"/>
        <w:bottom w:val="none" w:sz="0" w:space="0" w:color="auto"/>
        <w:right w:val="none" w:sz="0" w:space="0" w:color="auto"/>
      </w:divBdr>
    </w:div>
    <w:div w:id="262499753">
      <w:bodyDiv w:val="1"/>
      <w:marLeft w:val="0"/>
      <w:marRight w:val="0"/>
      <w:marTop w:val="0"/>
      <w:marBottom w:val="0"/>
      <w:divBdr>
        <w:top w:val="none" w:sz="0" w:space="0" w:color="auto"/>
        <w:left w:val="none" w:sz="0" w:space="0" w:color="auto"/>
        <w:bottom w:val="none" w:sz="0" w:space="0" w:color="auto"/>
        <w:right w:val="none" w:sz="0" w:space="0" w:color="auto"/>
      </w:divBdr>
    </w:div>
    <w:div w:id="273291296">
      <w:bodyDiv w:val="1"/>
      <w:marLeft w:val="0"/>
      <w:marRight w:val="0"/>
      <w:marTop w:val="0"/>
      <w:marBottom w:val="0"/>
      <w:divBdr>
        <w:top w:val="none" w:sz="0" w:space="0" w:color="auto"/>
        <w:left w:val="none" w:sz="0" w:space="0" w:color="auto"/>
        <w:bottom w:val="none" w:sz="0" w:space="0" w:color="auto"/>
        <w:right w:val="none" w:sz="0" w:space="0" w:color="auto"/>
      </w:divBdr>
    </w:div>
    <w:div w:id="350649226">
      <w:bodyDiv w:val="1"/>
      <w:marLeft w:val="0"/>
      <w:marRight w:val="0"/>
      <w:marTop w:val="0"/>
      <w:marBottom w:val="0"/>
      <w:divBdr>
        <w:top w:val="none" w:sz="0" w:space="0" w:color="auto"/>
        <w:left w:val="none" w:sz="0" w:space="0" w:color="auto"/>
        <w:bottom w:val="none" w:sz="0" w:space="0" w:color="auto"/>
        <w:right w:val="none" w:sz="0" w:space="0" w:color="auto"/>
      </w:divBdr>
    </w:div>
    <w:div w:id="377434734">
      <w:bodyDiv w:val="1"/>
      <w:marLeft w:val="0"/>
      <w:marRight w:val="0"/>
      <w:marTop w:val="0"/>
      <w:marBottom w:val="0"/>
      <w:divBdr>
        <w:top w:val="none" w:sz="0" w:space="0" w:color="auto"/>
        <w:left w:val="none" w:sz="0" w:space="0" w:color="auto"/>
        <w:bottom w:val="none" w:sz="0" w:space="0" w:color="auto"/>
        <w:right w:val="none" w:sz="0" w:space="0" w:color="auto"/>
      </w:divBdr>
    </w:div>
    <w:div w:id="515536557">
      <w:bodyDiv w:val="1"/>
      <w:marLeft w:val="0"/>
      <w:marRight w:val="0"/>
      <w:marTop w:val="0"/>
      <w:marBottom w:val="0"/>
      <w:divBdr>
        <w:top w:val="none" w:sz="0" w:space="0" w:color="auto"/>
        <w:left w:val="none" w:sz="0" w:space="0" w:color="auto"/>
        <w:bottom w:val="none" w:sz="0" w:space="0" w:color="auto"/>
        <w:right w:val="none" w:sz="0" w:space="0" w:color="auto"/>
      </w:divBdr>
    </w:div>
    <w:div w:id="566380685">
      <w:bodyDiv w:val="1"/>
      <w:marLeft w:val="0"/>
      <w:marRight w:val="0"/>
      <w:marTop w:val="0"/>
      <w:marBottom w:val="0"/>
      <w:divBdr>
        <w:top w:val="none" w:sz="0" w:space="0" w:color="auto"/>
        <w:left w:val="none" w:sz="0" w:space="0" w:color="auto"/>
        <w:bottom w:val="none" w:sz="0" w:space="0" w:color="auto"/>
        <w:right w:val="none" w:sz="0" w:space="0" w:color="auto"/>
      </w:divBdr>
    </w:div>
    <w:div w:id="614139699">
      <w:bodyDiv w:val="1"/>
      <w:marLeft w:val="0"/>
      <w:marRight w:val="0"/>
      <w:marTop w:val="0"/>
      <w:marBottom w:val="0"/>
      <w:divBdr>
        <w:top w:val="none" w:sz="0" w:space="0" w:color="auto"/>
        <w:left w:val="none" w:sz="0" w:space="0" w:color="auto"/>
        <w:bottom w:val="none" w:sz="0" w:space="0" w:color="auto"/>
        <w:right w:val="none" w:sz="0" w:space="0" w:color="auto"/>
      </w:divBdr>
    </w:div>
    <w:div w:id="632566828">
      <w:bodyDiv w:val="1"/>
      <w:marLeft w:val="0"/>
      <w:marRight w:val="0"/>
      <w:marTop w:val="0"/>
      <w:marBottom w:val="0"/>
      <w:divBdr>
        <w:top w:val="none" w:sz="0" w:space="0" w:color="auto"/>
        <w:left w:val="none" w:sz="0" w:space="0" w:color="auto"/>
        <w:bottom w:val="none" w:sz="0" w:space="0" w:color="auto"/>
        <w:right w:val="none" w:sz="0" w:space="0" w:color="auto"/>
      </w:divBdr>
    </w:div>
    <w:div w:id="672536255">
      <w:bodyDiv w:val="1"/>
      <w:marLeft w:val="0"/>
      <w:marRight w:val="0"/>
      <w:marTop w:val="0"/>
      <w:marBottom w:val="0"/>
      <w:divBdr>
        <w:top w:val="none" w:sz="0" w:space="0" w:color="auto"/>
        <w:left w:val="none" w:sz="0" w:space="0" w:color="auto"/>
        <w:bottom w:val="none" w:sz="0" w:space="0" w:color="auto"/>
        <w:right w:val="none" w:sz="0" w:space="0" w:color="auto"/>
      </w:divBdr>
    </w:div>
    <w:div w:id="751313201">
      <w:bodyDiv w:val="1"/>
      <w:marLeft w:val="0"/>
      <w:marRight w:val="0"/>
      <w:marTop w:val="0"/>
      <w:marBottom w:val="0"/>
      <w:divBdr>
        <w:top w:val="none" w:sz="0" w:space="0" w:color="auto"/>
        <w:left w:val="none" w:sz="0" w:space="0" w:color="auto"/>
        <w:bottom w:val="none" w:sz="0" w:space="0" w:color="auto"/>
        <w:right w:val="none" w:sz="0" w:space="0" w:color="auto"/>
      </w:divBdr>
    </w:div>
    <w:div w:id="1035236767">
      <w:bodyDiv w:val="1"/>
      <w:marLeft w:val="0"/>
      <w:marRight w:val="0"/>
      <w:marTop w:val="0"/>
      <w:marBottom w:val="0"/>
      <w:divBdr>
        <w:top w:val="none" w:sz="0" w:space="0" w:color="auto"/>
        <w:left w:val="none" w:sz="0" w:space="0" w:color="auto"/>
        <w:bottom w:val="none" w:sz="0" w:space="0" w:color="auto"/>
        <w:right w:val="none" w:sz="0" w:space="0" w:color="auto"/>
      </w:divBdr>
    </w:div>
    <w:div w:id="1057122828">
      <w:bodyDiv w:val="1"/>
      <w:marLeft w:val="0"/>
      <w:marRight w:val="0"/>
      <w:marTop w:val="0"/>
      <w:marBottom w:val="0"/>
      <w:divBdr>
        <w:top w:val="none" w:sz="0" w:space="0" w:color="auto"/>
        <w:left w:val="none" w:sz="0" w:space="0" w:color="auto"/>
        <w:bottom w:val="none" w:sz="0" w:space="0" w:color="auto"/>
        <w:right w:val="none" w:sz="0" w:space="0" w:color="auto"/>
      </w:divBdr>
    </w:div>
    <w:div w:id="1271014072">
      <w:bodyDiv w:val="1"/>
      <w:marLeft w:val="0"/>
      <w:marRight w:val="0"/>
      <w:marTop w:val="0"/>
      <w:marBottom w:val="0"/>
      <w:divBdr>
        <w:top w:val="none" w:sz="0" w:space="0" w:color="auto"/>
        <w:left w:val="none" w:sz="0" w:space="0" w:color="auto"/>
        <w:bottom w:val="none" w:sz="0" w:space="0" w:color="auto"/>
        <w:right w:val="none" w:sz="0" w:space="0" w:color="auto"/>
      </w:divBdr>
    </w:div>
    <w:div w:id="1282033585">
      <w:bodyDiv w:val="1"/>
      <w:marLeft w:val="0"/>
      <w:marRight w:val="0"/>
      <w:marTop w:val="0"/>
      <w:marBottom w:val="0"/>
      <w:divBdr>
        <w:top w:val="none" w:sz="0" w:space="0" w:color="auto"/>
        <w:left w:val="none" w:sz="0" w:space="0" w:color="auto"/>
        <w:bottom w:val="none" w:sz="0" w:space="0" w:color="auto"/>
        <w:right w:val="none" w:sz="0" w:space="0" w:color="auto"/>
      </w:divBdr>
    </w:div>
    <w:div w:id="1305768865">
      <w:bodyDiv w:val="1"/>
      <w:marLeft w:val="0"/>
      <w:marRight w:val="0"/>
      <w:marTop w:val="0"/>
      <w:marBottom w:val="0"/>
      <w:divBdr>
        <w:top w:val="none" w:sz="0" w:space="0" w:color="auto"/>
        <w:left w:val="none" w:sz="0" w:space="0" w:color="auto"/>
        <w:bottom w:val="none" w:sz="0" w:space="0" w:color="auto"/>
        <w:right w:val="none" w:sz="0" w:space="0" w:color="auto"/>
      </w:divBdr>
    </w:div>
    <w:div w:id="1355302555">
      <w:bodyDiv w:val="1"/>
      <w:marLeft w:val="0"/>
      <w:marRight w:val="0"/>
      <w:marTop w:val="0"/>
      <w:marBottom w:val="0"/>
      <w:divBdr>
        <w:top w:val="none" w:sz="0" w:space="0" w:color="auto"/>
        <w:left w:val="none" w:sz="0" w:space="0" w:color="auto"/>
        <w:bottom w:val="none" w:sz="0" w:space="0" w:color="auto"/>
        <w:right w:val="none" w:sz="0" w:space="0" w:color="auto"/>
      </w:divBdr>
    </w:div>
    <w:div w:id="1408961441">
      <w:bodyDiv w:val="1"/>
      <w:marLeft w:val="0"/>
      <w:marRight w:val="0"/>
      <w:marTop w:val="0"/>
      <w:marBottom w:val="0"/>
      <w:divBdr>
        <w:top w:val="none" w:sz="0" w:space="0" w:color="auto"/>
        <w:left w:val="none" w:sz="0" w:space="0" w:color="auto"/>
        <w:bottom w:val="none" w:sz="0" w:space="0" w:color="auto"/>
        <w:right w:val="none" w:sz="0" w:space="0" w:color="auto"/>
      </w:divBdr>
    </w:div>
    <w:div w:id="1568688663">
      <w:bodyDiv w:val="1"/>
      <w:marLeft w:val="0"/>
      <w:marRight w:val="0"/>
      <w:marTop w:val="0"/>
      <w:marBottom w:val="0"/>
      <w:divBdr>
        <w:top w:val="none" w:sz="0" w:space="0" w:color="auto"/>
        <w:left w:val="none" w:sz="0" w:space="0" w:color="auto"/>
        <w:bottom w:val="none" w:sz="0" w:space="0" w:color="auto"/>
        <w:right w:val="none" w:sz="0" w:space="0" w:color="auto"/>
      </w:divBdr>
    </w:div>
    <w:div w:id="1570572638">
      <w:bodyDiv w:val="1"/>
      <w:marLeft w:val="0"/>
      <w:marRight w:val="0"/>
      <w:marTop w:val="0"/>
      <w:marBottom w:val="0"/>
      <w:divBdr>
        <w:top w:val="none" w:sz="0" w:space="0" w:color="auto"/>
        <w:left w:val="none" w:sz="0" w:space="0" w:color="auto"/>
        <w:bottom w:val="none" w:sz="0" w:space="0" w:color="auto"/>
        <w:right w:val="none" w:sz="0" w:space="0" w:color="auto"/>
      </w:divBdr>
    </w:div>
    <w:div w:id="1668434827">
      <w:bodyDiv w:val="1"/>
      <w:marLeft w:val="0"/>
      <w:marRight w:val="0"/>
      <w:marTop w:val="0"/>
      <w:marBottom w:val="0"/>
      <w:divBdr>
        <w:top w:val="none" w:sz="0" w:space="0" w:color="auto"/>
        <w:left w:val="none" w:sz="0" w:space="0" w:color="auto"/>
        <w:bottom w:val="none" w:sz="0" w:space="0" w:color="auto"/>
        <w:right w:val="none" w:sz="0" w:space="0" w:color="auto"/>
      </w:divBdr>
    </w:div>
    <w:div w:id="1757902679">
      <w:bodyDiv w:val="1"/>
      <w:marLeft w:val="0"/>
      <w:marRight w:val="0"/>
      <w:marTop w:val="0"/>
      <w:marBottom w:val="0"/>
      <w:divBdr>
        <w:top w:val="none" w:sz="0" w:space="0" w:color="auto"/>
        <w:left w:val="none" w:sz="0" w:space="0" w:color="auto"/>
        <w:bottom w:val="none" w:sz="0" w:space="0" w:color="auto"/>
        <w:right w:val="none" w:sz="0" w:space="0" w:color="auto"/>
      </w:divBdr>
    </w:div>
    <w:div w:id="1836069105">
      <w:bodyDiv w:val="1"/>
      <w:marLeft w:val="0"/>
      <w:marRight w:val="0"/>
      <w:marTop w:val="0"/>
      <w:marBottom w:val="0"/>
      <w:divBdr>
        <w:top w:val="none" w:sz="0" w:space="0" w:color="auto"/>
        <w:left w:val="none" w:sz="0" w:space="0" w:color="auto"/>
        <w:bottom w:val="none" w:sz="0" w:space="0" w:color="auto"/>
        <w:right w:val="none" w:sz="0" w:space="0" w:color="auto"/>
      </w:divBdr>
    </w:div>
    <w:div w:id="1889798284">
      <w:bodyDiv w:val="1"/>
      <w:marLeft w:val="0"/>
      <w:marRight w:val="0"/>
      <w:marTop w:val="0"/>
      <w:marBottom w:val="0"/>
      <w:divBdr>
        <w:top w:val="none" w:sz="0" w:space="0" w:color="auto"/>
        <w:left w:val="none" w:sz="0" w:space="0" w:color="auto"/>
        <w:bottom w:val="none" w:sz="0" w:space="0" w:color="auto"/>
        <w:right w:val="none" w:sz="0" w:space="0" w:color="auto"/>
      </w:divBdr>
    </w:div>
    <w:div w:id="1928029341">
      <w:bodyDiv w:val="1"/>
      <w:marLeft w:val="0"/>
      <w:marRight w:val="0"/>
      <w:marTop w:val="0"/>
      <w:marBottom w:val="0"/>
      <w:divBdr>
        <w:top w:val="none" w:sz="0" w:space="0" w:color="auto"/>
        <w:left w:val="none" w:sz="0" w:space="0" w:color="auto"/>
        <w:bottom w:val="none" w:sz="0" w:space="0" w:color="auto"/>
        <w:right w:val="none" w:sz="0" w:space="0" w:color="auto"/>
      </w:divBdr>
    </w:div>
    <w:div w:id="207697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styles" Target="styles.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33"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32" Type="http://schemas.openxmlformats.org/officeDocument/2006/relationships/header" Target="header3.xml"/><Relationship Id="rId5" Type="http://schemas.openxmlformats.org/officeDocument/2006/relationships/settings" Target="settings.xml"/><Relationship Id="rId28" Type="http://schemas.openxmlformats.org/officeDocument/2006/relationships/header" Target="header2.xml"/><Relationship Id="rId10" Type="http://schemas.openxmlformats.org/officeDocument/2006/relationships/image" Target="media/image2.jpeg"/><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27" Type="http://schemas.openxmlformats.org/officeDocument/2006/relationships/image" Target="media/image12.jpg"/><Relationship Id="rId30" Type="http://schemas.openxmlformats.org/officeDocument/2006/relationships/image" Target="media/image5.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67DA7-9182-4E97-A41E-E689CAF7A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55</Words>
  <Characters>601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as Candra perdana</dc:creator>
  <cp:lastModifiedBy>HP062021</cp:lastModifiedBy>
  <cp:revision>2</cp:revision>
  <cp:lastPrinted>2023-08-16T04:37:00Z</cp:lastPrinted>
  <dcterms:created xsi:type="dcterms:W3CDTF">2023-09-12T07:10:00Z</dcterms:created>
  <dcterms:modified xsi:type="dcterms:W3CDTF">2023-09-1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386a85-57da-3420-a5a8-4d2de7201eb3</vt:lpwstr>
  </property>
  <property fmtid="{D5CDD505-2E9C-101B-9397-08002B2CF9AE}" pid="24" name="Mendeley Citation Style_1">
    <vt:lpwstr>http://www.zotero.org/styles/apa</vt:lpwstr>
  </property>
</Properties>
</file>